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Style w:val="TableGrid"/>
        <w:tblpPr w:leftFromText="180" w:rightFromText="180" w:vertAnchor="text" w:horzAnchor="margin" w:tblpY="-339"/>
        <w:tblW w:w="0" w:type="auto"/>
        <w:tblLook w:val="04A0" w:firstRow="1" w:lastRow="0" w:firstColumn="1" w:lastColumn="0" w:noHBand="0" w:noVBand="1"/>
      </w:tblPr>
      <w:tblGrid>
        <w:gridCol w:w="895"/>
        <w:gridCol w:w="1790"/>
        <w:gridCol w:w="2364"/>
        <w:gridCol w:w="4301"/>
      </w:tblGrid>
      <w:tr w:rsidR="000D0585" w14:paraId="5CC9FACB" w14:textId="77777777" w:rsidTr="000D0585">
        <w:tc>
          <w:tcPr>
            <w:tcW w:w="895" w:type="dxa"/>
          </w:tcPr>
          <w:p w14:paraId="42AE97F5" w14:textId="77777777" w:rsidR="000D0585" w:rsidRDefault="000D0585" w:rsidP="000D0585">
            <w:pPr>
              <w:rPr>
                <w:b/>
                <w:bCs/>
              </w:rPr>
            </w:pPr>
            <w:r>
              <w:rPr>
                <w:b/>
                <w:bCs/>
              </w:rPr>
              <w:t>Time</w:t>
            </w:r>
          </w:p>
        </w:tc>
        <w:tc>
          <w:tcPr>
            <w:tcW w:w="1790" w:type="dxa"/>
          </w:tcPr>
          <w:p w14:paraId="51527945" w14:textId="5E4C1D35" w:rsidR="000D0585" w:rsidRPr="001F041E" w:rsidRDefault="000D0585" w:rsidP="000D0585">
            <w:pPr>
              <w:rPr>
                <w:b/>
                <w:bCs/>
              </w:rPr>
            </w:pPr>
            <w:r w:rsidRPr="001F041E">
              <w:rPr>
                <w:b/>
                <w:bCs/>
              </w:rPr>
              <w:t>Schedule</w:t>
            </w:r>
          </w:p>
        </w:tc>
        <w:tc>
          <w:tcPr>
            <w:tcW w:w="2364" w:type="dxa"/>
          </w:tcPr>
          <w:p w14:paraId="3F0866D3" w14:textId="73C46B3A" w:rsidR="000D0585" w:rsidRPr="006526C9" w:rsidRDefault="000D0585" w:rsidP="000D0585">
            <w:pPr>
              <w:rPr>
                <w:b/>
                <w:bCs/>
              </w:rPr>
            </w:pPr>
            <w:r w:rsidRPr="006526C9">
              <w:rPr>
                <w:b/>
                <w:bCs/>
              </w:rPr>
              <w:t>Activity</w:t>
            </w:r>
          </w:p>
        </w:tc>
        <w:tc>
          <w:tcPr>
            <w:tcW w:w="4301" w:type="dxa"/>
          </w:tcPr>
          <w:p w14:paraId="405D77CE" w14:textId="77777777" w:rsidR="000D0585" w:rsidRPr="006526C9" w:rsidRDefault="000D0585" w:rsidP="000D0585">
            <w:pPr>
              <w:rPr>
                <w:b/>
                <w:bCs/>
              </w:rPr>
            </w:pPr>
            <w:r w:rsidRPr="006526C9">
              <w:rPr>
                <w:b/>
                <w:bCs/>
              </w:rPr>
              <w:t>Instructions</w:t>
            </w:r>
          </w:p>
        </w:tc>
      </w:tr>
      <w:tr w:rsidR="000D0585" w14:paraId="1966E93F" w14:textId="77777777" w:rsidTr="000D0585">
        <w:tc>
          <w:tcPr>
            <w:tcW w:w="895" w:type="dxa"/>
          </w:tcPr>
          <w:p w14:paraId="4BA7193C" w14:textId="77777777" w:rsidR="000D0585" w:rsidRDefault="000D0585" w:rsidP="000D0585">
            <w:r>
              <w:t>60 min</w:t>
            </w:r>
          </w:p>
        </w:tc>
        <w:tc>
          <w:tcPr>
            <w:tcW w:w="1790" w:type="dxa"/>
          </w:tcPr>
          <w:p w14:paraId="05A5FB92" w14:textId="208C8D27" w:rsidR="000D0585" w:rsidRPr="001F041E" w:rsidRDefault="001F041E" w:rsidP="000D0585">
            <w:r w:rsidRPr="001F041E">
              <w:t>8-9</w:t>
            </w:r>
          </w:p>
        </w:tc>
        <w:tc>
          <w:tcPr>
            <w:tcW w:w="6665" w:type="dxa"/>
            <w:gridSpan w:val="2"/>
          </w:tcPr>
          <w:p w14:paraId="647FE451" w14:textId="2AAE8EB8" w:rsidR="000D0585" w:rsidRPr="001D5F51" w:rsidRDefault="000D0585" w:rsidP="000D0585">
            <w:r w:rsidRPr="00FD22FA">
              <w:rPr>
                <w:b/>
                <w:bCs/>
              </w:rPr>
              <w:t>Equipment Breakdown and</w:t>
            </w:r>
            <w:r>
              <w:rPr>
                <w:b/>
                <w:bCs/>
              </w:rPr>
              <w:t xml:space="preserve"> Unl</w:t>
            </w:r>
            <w:r w:rsidRPr="00FD22FA">
              <w:rPr>
                <w:b/>
                <w:bCs/>
              </w:rPr>
              <w:t>oading</w:t>
            </w:r>
          </w:p>
        </w:tc>
      </w:tr>
      <w:tr w:rsidR="000D0585" w14:paraId="732BC92E" w14:textId="77777777" w:rsidTr="000D0585">
        <w:tc>
          <w:tcPr>
            <w:tcW w:w="895" w:type="dxa"/>
          </w:tcPr>
          <w:p w14:paraId="1C0EC5FE" w14:textId="0F72DAAD" w:rsidR="000D0585" w:rsidRPr="006526C9" w:rsidRDefault="000D0585" w:rsidP="000D0585">
            <w:r>
              <w:t>1</w:t>
            </w:r>
            <w:r w:rsidR="00D75DBE">
              <w:t>5</w:t>
            </w:r>
            <w:r w:rsidRPr="006526C9">
              <w:t xml:space="preserve"> min</w:t>
            </w:r>
          </w:p>
        </w:tc>
        <w:tc>
          <w:tcPr>
            <w:tcW w:w="1790" w:type="dxa"/>
          </w:tcPr>
          <w:p w14:paraId="27A0FC84" w14:textId="66A51A68" w:rsidR="000D0585" w:rsidRPr="001F041E" w:rsidRDefault="00D75DBE" w:rsidP="000D0585">
            <w:r>
              <w:t>9-9:15</w:t>
            </w:r>
          </w:p>
        </w:tc>
        <w:tc>
          <w:tcPr>
            <w:tcW w:w="2364" w:type="dxa"/>
          </w:tcPr>
          <w:p w14:paraId="7DCE6C46" w14:textId="556F3DC1" w:rsidR="000D0585" w:rsidRPr="001D5F51" w:rsidRDefault="000D0585" w:rsidP="000D0585">
            <w:r w:rsidRPr="001D5F51">
              <w:t>Pre-instructions</w:t>
            </w:r>
          </w:p>
          <w:p w14:paraId="731CB2D0" w14:textId="77777777" w:rsidR="000D0585" w:rsidRPr="001D5F51" w:rsidRDefault="000D0585" w:rsidP="000D0585">
            <w:r w:rsidRPr="001D5F51">
              <w:t>Orient students to activity</w:t>
            </w:r>
            <w:r>
              <w:t xml:space="preserve"> &amp; case assignment</w:t>
            </w:r>
          </w:p>
        </w:tc>
        <w:tc>
          <w:tcPr>
            <w:tcW w:w="4301" w:type="dxa"/>
          </w:tcPr>
          <w:p w14:paraId="2F04B94B" w14:textId="77777777" w:rsidR="000D0585" w:rsidRDefault="000D0585" w:rsidP="000D0585">
            <w:r w:rsidRPr="001D5F51">
              <w:t>Students will have their assignment sheets prior to class</w:t>
            </w:r>
            <w:r>
              <w:t xml:space="preserve">. </w:t>
            </w:r>
          </w:p>
          <w:p w14:paraId="63454318" w14:textId="77777777" w:rsidR="000D0585" w:rsidRPr="008E56BB" w:rsidRDefault="000D0585" w:rsidP="000D0585">
            <w:pPr>
              <w:rPr>
                <w:b/>
                <w:bCs/>
                <w:i/>
                <w:iCs/>
                <w:color w:val="FF0000"/>
                <w:sz w:val="24"/>
                <w:szCs w:val="24"/>
              </w:rPr>
            </w:pPr>
            <w:r w:rsidRPr="009878D8">
              <w:rPr>
                <w:b/>
                <w:bCs/>
                <w:i/>
                <w:iCs/>
                <w:color w:val="FF0000"/>
                <w:sz w:val="24"/>
                <w:szCs w:val="24"/>
              </w:rPr>
              <w:t>What information you gather from this session will be required for you to select and recommend appropriate devices for your “paper patients”</w:t>
            </w:r>
          </w:p>
        </w:tc>
      </w:tr>
      <w:tr w:rsidR="000D0585" w14:paraId="19FDD04C" w14:textId="77777777" w:rsidTr="000D0585">
        <w:trPr>
          <w:trHeight w:val="1251"/>
        </w:trPr>
        <w:tc>
          <w:tcPr>
            <w:tcW w:w="895" w:type="dxa"/>
          </w:tcPr>
          <w:p w14:paraId="71D1E544" w14:textId="77777777" w:rsidR="000D0585" w:rsidRPr="006526C9" w:rsidRDefault="000D0585" w:rsidP="000D0585">
            <w:r w:rsidRPr="006526C9">
              <w:t>2</w:t>
            </w:r>
            <w:r>
              <w:t>0</w:t>
            </w:r>
            <w:r w:rsidRPr="006526C9">
              <w:t xml:space="preserve"> min</w:t>
            </w:r>
          </w:p>
          <w:p w14:paraId="1C554FC6" w14:textId="77777777" w:rsidR="000D0585" w:rsidRPr="006526C9" w:rsidRDefault="000D0585" w:rsidP="000D0585">
            <w:r>
              <w:t>4</w:t>
            </w:r>
            <w:r w:rsidRPr="006526C9">
              <w:t>0 min</w:t>
            </w:r>
          </w:p>
          <w:p w14:paraId="0FE23254" w14:textId="77777777" w:rsidR="000D0585" w:rsidRPr="006526C9" w:rsidRDefault="000D0585" w:rsidP="000D0585">
            <w:r>
              <w:t>60</w:t>
            </w:r>
            <w:r w:rsidRPr="006526C9">
              <w:t xml:space="preserve"> min</w:t>
            </w:r>
          </w:p>
        </w:tc>
        <w:tc>
          <w:tcPr>
            <w:tcW w:w="1790" w:type="dxa"/>
          </w:tcPr>
          <w:p w14:paraId="2313D5B1" w14:textId="0C4CC359" w:rsidR="000D0585" w:rsidRPr="001F041E" w:rsidRDefault="00D75DBE" w:rsidP="000D0585">
            <w:r>
              <w:t>9:15-1</w:t>
            </w:r>
            <w:r w:rsidR="000D4831">
              <w:t>0:30</w:t>
            </w:r>
          </w:p>
        </w:tc>
        <w:tc>
          <w:tcPr>
            <w:tcW w:w="2364" w:type="dxa"/>
          </w:tcPr>
          <w:p w14:paraId="73B17A5C" w14:textId="0F113B12" w:rsidR="000D0585" w:rsidRDefault="000D0585" w:rsidP="000D0585">
            <w:r w:rsidRPr="001D5F51">
              <w:t>Each station with 2</w:t>
            </w:r>
            <w:r>
              <w:t>0</w:t>
            </w:r>
            <w:r w:rsidRPr="001D5F51">
              <w:t xml:space="preserve"> min</w:t>
            </w:r>
            <w:r>
              <w:t xml:space="preserve"> and 5 min rotation/reset</w:t>
            </w:r>
          </w:p>
          <w:p w14:paraId="7AAFFDF3" w14:textId="77777777" w:rsidR="000D0585" w:rsidRPr="001D5F51" w:rsidRDefault="000D0585" w:rsidP="000D0585">
            <w:r>
              <w:t>(Total Time 75 min)</w:t>
            </w:r>
          </w:p>
        </w:tc>
        <w:tc>
          <w:tcPr>
            <w:tcW w:w="4301" w:type="dxa"/>
          </w:tcPr>
          <w:p w14:paraId="3519B652" w14:textId="2A4FF3AF" w:rsidR="000D0585" w:rsidRDefault="000D0585" w:rsidP="000D0585">
            <w:pPr>
              <w:spacing w:after="0" w:line="240" w:lineRule="auto"/>
            </w:pPr>
            <w:r w:rsidRPr="00A9378E">
              <w:rPr>
                <w:b/>
                <w:bCs/>
              </w:rPr>
              <w:t>MANUAL MOBILITY DEVICE STATIONS</w:t>
            </w:r>
          </w:p>
          <w:p w14:paraId="4CAE4E16" w14:textId="46B8A834" w:rsidR="000D0585" w:rsidRPr="001E354F" w:rsidRDefault="000D0585" w:rsidP="000D0585">
            <w:pPr>
              <w:pStyle w:val="ListParagraph"/>
              <w:numPr>
                <w:ilvl w:val="0"/>
                <w:numId w:val="1"/>
              </w:numPr>
              <w:spacing w:after="0" w:line="240" w:lineRule="auto"/>
              <w:ind w:left="215" w:hanging="215"/>
            </w:pPr>
            <w:r w:rsidRPr="001E354F">
              <w:t xml:space="preserve">Orient students to the equipment </w:t>
            </w:r>
          </w:p>
          <w:p w14:paraId="55F670BE" w14:textId="77777777" w:rsidR="000D0585" w:rsidRDefault="000D0585" w:rsidP="000D0585">
            <w:pPr>
              <w:pStyle w:val="ListParagraph"/>
              <w:numPr>
                <w:ilvl w:val="0"/>
                <w:numId w:val="1"/>
              </w:numPr>
              <w:spacing w:after="0" w:line="240" w:lineRule="auto"/>
              <w:ind w:left="215" w:hanging="215"/>
            </w:pPr>
            <w:r w:rsidRPr="001E354F">
              <w:t>Orient students to activity</w:t>
            </w:r>
            <w:r>
              <w:t xml:space="preserve"> </w:t>
            </w:r>
          </w:p>
          <w:p w14:paraId="6A4FFF30" w14:textId="77777777" w:rsidR="000D0585" w:rsidRPr="008E56BB" w:rsidRDefault="000D0585" w:rsidP="000D0585">
            <w:pPr>
              <w:pStyle w:val="ListParagraph"/>
              <w:numPr>
                <w:ilvl w:val="0"/>
                <w:numId w:val="1"/>
              </w:numPr>
              <w:spacing w:after="0" w:line="240" w:lineRule="auto"/>
              <w:ind w:left="215" w:hanging="215"/>
            </w:pPr>
            <w:r>
              <w:t>Discuss key learning points</w:t>
            </w:r>
          </w:p>
        </w:tc>
      </w:tr>
      <w:tr w:rsidR="000D0585" w14:paraId="19CF2F44" w14:textId="77777777" w:rsidTr="000D0585">
        <w:trPr>
          <w:trHeight w:val="543"/>
        </w:trPr>
        <w:tc>
          <w:tcPr>
            <w:tcW w:w="895" w:type="dxa"/>
          </w:tcPr>
          <w:p w14:paraId="392CB0C0" w14:textId="77777777" w:rsidR="000D0585" w:rsidRPr="00AB5DE6" w:rsidRDefault="000D0585" w:rsidP="000D0585">
            <w:pPr>
              <w:rPr>
                <w:color w:val="FF0000"/>
              </w:rPr>
            </w:pPr>
            <w:r w:rsidRPr="00AB5DE6">
              <w:rPr>
                <w:color w:val="FF0000"/>
              </w:rPr>
              <w:t>15 min</w:t>
            </w:r>
          </w:p>
        </w:tc>
        <w:tc>
          <w:tcPr>
            <w:tcW w:w="1790" w:type="dxa"/>
          </w:tcPr>
          <w:p w14:paraId="7C616548" w14:textId="26DC6B1F" w:rsidR="000D0585" w:rsidRPr="001F041E" w:rsidRDefault="000D4831" w:rsidP="000D0585">
            <w:pPr>
              <w:rPr>
                <w:color w:val="FF0000"/>
              </w:rPr>
            </w:pPr>
            <w:r>
              <w:rPr>
                <w:color w:val="FF0000"/>
              </w:rPr>
              <w:t>10:30-10:45</w:t>
            </w:r>
          </w:p>
        </w:tc>
        <w:tc>
          <w:tcPr>
            <w:tcW w:w="2364" w:type="dxa"/>
          </w:tcPr>
          <w:p w14:paraId="5A24570B" w14:textId="63F65680" w:rsidR="000D0585" w:rsidRPr="00AB5DE6" w:rsidRDefault="000D0585" w:rsidP="000D0585">
            <w:pPr>
              <w:rPr>
                <w:color w:val="FF0000"/>
              </w:rPr>
            </w:pPr>
            <w:r w:rsidRPr="00AB5DE6">
              <w:rPr>
                <w:color w:val="FF0000"/>
              </w:rPr>
              <w:t>Room Reset &amp; Bio Break</w:t>
            </w:r>
          </w:p>
        </w:tc>
        <w:tc>
          <w:tcPr>
            <w:tcW w:w="4301" w:type="dxa"/>
          </w:tcPr>
          <w:p w14:paraId="3F2C1930" w14:textId="10496695" w:rsidR="000D0585" w:rsidRPr="006526C9" w:rsidRDefault="000D0585" w:rsidP="000D0585">
            <w:r>
              <w:t>Greet Consumer Instructors</w:t>
            </w:r>
          </w:p>
        </w:tc>
      </w:tr>
      <w:tr w:rsidR="000D0585" w14:paraId="2E6FFE6D" w14:textId="77777777" w:rsidTr="000D0585">
        <w:tc>
          <w:tcPr>
            <w:tcW w:w="895" w:type="dxa"/>
          </w:tcPr>
          <w:p w14:paraId="3C54FB9A" w14:textId="77777777" w:rsidR="000D0585" w:rsidRPr="006526C9" w:rsidRDefault="000D0585" w:rsidP="000D0585">
            <w:r w:rsidRPr="006526C9">
              <w:t>2</w:t>
            </w:r>
            <w:r>
              <w:t>0</w:t>
            </w:r>
            <w:r w:rsidRPr="006526C9">
              <w:t xml:space="preserve"> min</w:t>
            </w:r>
          </w:p>
          <w:p w14:paraId="234509C1" w14:textId="77777777" w:rsidR="000D0585" w:rsidRPr="006526C9" w:rsidRDefault="000D0585" w:rsidP="000D0585">
            <w:r>
              <w:t>4</w:t>
            </w:r>
            <w:r w:rsidRPr="006526C9">
              <w:t>0 min</w:t>
            </w:r>
          </w:p>
          <w:p w14:paraId="2A93FD8B" w14:textId="77777777" w:rsidR="000D0585" w:rsidRDefault="000D0585" w:rsidP="000D0585">
            <w:r>
              <w:t>60</w:t>
            </w:r>
            <w:r w:rsidRPr="006526C9">
              <w:t xml:space="preserve"> min</w:t>
            </w:r>
          </w:p>
        </w:tc>
        <w:tc>
          <w:tcPr>
            <w:tcW w:w="1790" w:type="dxa"/>
          </w:tcPr>
          <w:p w14:paraId="0D2D9A04" w14:textId="66E5C45F" w:rsidR="000D0585" w:rsidRPr="001F041E" w:rsidRDefault="000D4831" w:rsidP="000D0585">
            <w:r>
              <w:t>1</w:t>
            </w:r>
            <w:r w:rsidR="00E24CC5">
              <w:t>0</w:t>
            </w:r>
            <w:r>
              <w:t>:45-12:00</w:t>
            </w:r>
          </w:p>
        </w:tc>
        <w:tc>
          <w:tcPr>
            <w:tcW w:w="2364" w:type="dxa"/>
          </w:tcPr>
          <w:p w14:paraId="0A727B77" w14:textId="22DCD6EA" w:rsidR="000D0585" w:rsidRDefault="000D0585" w:rsidP="000D0585">
            <w:r w:rsidRPr="001D5F51">
              <w:t>Each station with 2</w:t>
            </w:r>
            <w:r>
              <w:t>0</w:t>
            </w:r>
            <w:r w:rsidRPr="001D5F51">
              <w:t xml:space="preserve"> min</w:t>
            </w:r>
            <w:r>
              <w:t xml:space="preserve"> and 5 min rotation/reset</w:t>
            </w:r>
          </w:p>
          <w:p w14:paraId="64F74005" w14:textId="77777777" w:rsidR="000D0585" w:rsidRPr="006526C9" w:rsidRDefault="000D0585" w:rsidP="000D0585">
            <w:r>
              <w:t>(Total Time 75 min)</w:t>
            </w:r>
          </w:p>
        </w:tc>
        <w:tc>
          <w:tcPr>
            <w:tcW w:w="4301" w:type="dxa"/>
          </w:tcPr>
          <w:p w14:paraId="02A5EAA8" w14:textId="072B0A5D" w:rsidR="000D0585" w:rsidRDefault="000D0585" w:rsidP="000D0585">
            <w:pPr>
              <w:spacing w:after="0" w:line="240" w:lineRule="auto"/>
            </w:pPr>
            <w:r w:rsidRPr="00A9378E">
              <w:rPr>
                <w:b/>
                <w:bCs/>
              </w:rPr>
              <w:t>M</w:t>
            </w:r>
            <w:r>
              <w:rPr>
                <w:b/>
                <w:bCs/>
              </w:rPr>
              <w:t>WC PROPULSION &amp; SKILLS STATIONS</w:t>
            </w:r>
          </w:p>
          <w:p w14:paraId="3227D71E" w14:textId="77777777" w:rsidR="000D0585" w:rsidRPr="001E354F" w:rsidRDefault="000D0585" w:rsidP="001F3849">
            <w:pPr>
              <w:pStyle w:val="ListParagraph"/>
              <w:numPr>
                <w:ilvl w:val="0"/>
                <w:numId w:val="18"/>
              </w:numPr>
              <w:spacing w:after="0" w:line="240" w:lineRule="auto"/>
              <w:ind w:left="215" w:hanging="215"/>
            </w:pPr>
            <w:r w:rsidRPr="001E354F">
              <w:t xml:space="preserve">Orient students to the equipment </w:t>
            </w:r>
          </w:p>
          <w:p w14:paraId="3D747A8F" w14:textId="19393FF2" w:rsidR="000D0585" w:rsidRDefault="000D0585" w:rsidP="001F3849">
            <w:pPr>
              <w:pStyle w:val="ListParagraph"/>
              <w:numPr>
                <w:ilvl w:val="0"/>
                <w:numId w:val="18"/>
              </w:numPr>
              <w:spacing w:after="0" w:line="240" w:lineRule="auto"/>
              <w:ind w:left="215" w:hanging="215"/>
            </w:pPr>
            <w:r w:rsidRPr="001E354F">
              <w:t>Orient students to activity</w:t>
            </w:r>
            <w:r>
              <w:t xml:space="preserve"> </w:t>
            </w:r>
          </w:p>
          <w:p w14:paraId="667E854A" w14:textId="77777777" w:rsidR="000D0585" w:rsidRDefault="000D0585" w:rsidP="001F3849">
            <w:pPr>
              <w:pStyle w:val="ListParagraph"/>
              <w:numPr>
                <w:ilvl w:val="0"/>
                <w:numId w:val="18"/>
              </w:numPr>
              <w:spacing w:after="0" w:line="240" w:lineRule="auto"/>
              <w:ind w:left="215" w:hanging="215"/>
            </w:pPr>
            <w:r>
              <w:t>Discuss key learning points</w:t>
            </w:r>
          </w:p>
          <w:p w14:paraId="4456D632" w14:textId="77777777" w:rsidR="000D0585" w:rsidRDefault="000D0585" w:rsidP="000D0585">
            <w:pPr>
              <w:pStyle w:val="ListParagraph"/>
              <w:spacing w:after="0" w:line="240" w:lineRule="auto"/>
              <w:ind w:left="253"/>
            </w:pPr>
          </w:p>
          <w:p w14:paraId="46CC80A4" w14:textId="39A0B924" w:rsidR="000D0585" w:rsidRPr="006526C9" w:rsidRDefault="000D0585" w:rsidP="000D0585">
            <w:pPr>
              <w:spacing w:after="0" w:line="240" w:lineRule="auto"/>
            </w:pPr>
          </w:p>
        </w:tc>
      </w:tr>
      <w:tr w:rsidR="000D0585" w14:paraId="5DBA28E4" w14:textId="77777777" w:rsidTr="000D0585">
        <w:tc>
          <w:tcPr>
            <w:tcW w:w="895" w:type="dxa"/>
          </w:tcPr>
          <w:p w14:paraId="19807630" w14:textId="77777777" w:rsidR="000D0585" w:rsidRPr="006526C9" w:rsidRDefault="000D0585" w:rsidP="000D0585">
            <w:r>
              <w:t xml:space="preserve">15 </w:t>
            </w:r>
            <w:r w:rsidRPr="006526C9">
              <w:t>min</w:t>
            </w:r>
          </w:p>
        </w:tc>
        <w:tc>
          <w:tcPr>
            <w:tcW w:w="1790" w:type="dxa"/>
          </w:tcPr>
          <w:p w14:paraId="00C3E3CD" w14:textId="6061C8F6" w:rsidR="000D0585" w:rsidRPr="001F041E" w:rsidRDefault="000D4831" w:rsidP="000D0585">
            <w:r>
              <w:t>12:00-12:15</w:t>
            </w:r>
          </w:p>
        </w:tc>
        <w:tc>
          <w:tcPr>
            <w:tcW w:w="2364" w:type="dxa"/>
          </w:tcPr>
          <w:p w14:paraId="7042DA10" w14:textId="0DD007B2" w:rsidR="000D0585" w:rsidRPr="006526C9" w:rsidRDefault="000D0585" w:rsidP="000D0585">
            <w:r w:rsidRPr="006526C9">
              <w:t>Wrap- up</w:t>
            </w:r>
          </w:p>
        </w:tc>
        <w:tc>
          <w:tcPr>
            <w:tcW w:w="4301" w:type="dxa"/>
          </w:tcPr>
          <w:p w14:paraId="4FB494B8" w14:textId="77777777" w:rsidR="000D0585" w:rsidRPr="006526C9" w:rsidRDefault="000D0585" w:rsidP="000D0585">
            <w:r>
              <w:t>Debrief &amp; One Minute Paper (see instructions)</w:t>
            </w:r>
          </w:p>
        </w:tc>
      </w:tr>
      <w:tr w:rsidR="000D0585" w14:paraId="32F4F832" w14:textId="77777777" w:rsidTr="000D0585">
        <w:tc>
          <w:tcPr>
            <w:tcW w:w="895" w:type="dxa"/>
          </w:tcPr>
          <w:p w14:paraId="49BF88B2" w14:textId="77777777" w:rsidR="000D0585" w:rsidRPr="00AB5DE6" w:rsidRDefault="000D0585" w:rsidP="000D0585">
            <w:pPr>
              <w:rPr>
                <w:color w:val="FF0000"/>
              </w:rPr>
            </w:pPr>
            <w:r w:rsidRPr="00AB5DE6">
              <w:rPr>
                <w:color w:val="FF0000"/>
              </w:rPr>
              <w:t>60 min</w:t>
            </w:r>
          </w:p>
        </w:tc>
        <w:tc>
          <w:tcPr>
            <w:tcW w:w="1790" w:type="dxa"/>
          </w:tcPr>
          <w:p w14:paraId="628DDCE1" w14:textId="07C84CC6" w:rsidR="000D0585" w:rsidRPr="001F041E" w:rsidRDefault="000D4831" w:rsidP="000D0585">
            <w:pPr>
              <w:rPr>
                <w:color w:val="FF0000"/>
              </w:rPr>
            </w:pPr>
            <w:r>
              <w:rPr>
                <w:color w:val="FF0000"/>
              </w:rPr>
              <w:t>12:15-1:15</w:t>
            </w:r>
          </w:p>
        </w:tc>
        <w:tc>
          <w:tcPr>
            <w:tcW w:w="2364" w:type="dxa"/>
          </w:tcPr>
          <w:p w14:paraId="53EBF4A5" w14:textId="252A4B0C" w:rsidR="000D0585" w:rsidRPr="00AB5DE6" w:rsidRDefault="000D0585" w:rsidP="000D0585">
            <w:pPr>
              <w:rPr>
                <w:color w:val="FF0000"/>
              </w:rPr>
            </w:pPr>
            <w:r w:rsidRPr="00AB5DE6">
              <w:rPr>
                <w:color w:val="FF0000"/>
              </w:rPr>
              <w:t>Room Reset &amp; Lunch</w:t>
            </w:r>
          </w:p>
        </w:tc>
        <w:tc>
          <w:tcPr>
            <w:tcW w:w="4301" w:type="dxa"/>
          </w:tcPr>
          <w:p w14:paraId="1E1551EF" w14:textId="77777777" w:rsidR="000D0585" w:rsidRDefault="000D0585" w:rsidP="000D0585"/>
        </w:tc>
      </w:tr>
      <w:tr w:rsidR="000D0585" w14:paraId="31538F61" w14:textId="77777777" w:rsidTr="000D0585">
        <w:tc>
          <w:tcPr>
            <w:tcW w:w="895" w:type="dxa"/>
          </w:tcPr>
          <w:p w14:paraId="7AE25CBE" w14:textId="77777777" w:rsidR="000D0585" w:rsidRDefault="000D0585" w:rsidP="000D0585">
            <w:r>
              <w:t>15 min</w:t>
            </w:r>
          </w:p>
        </w:tc>
        <w:tc>
          <w:tcPr>
            <w:tcW w:w="1790" w:type="dxa"/>
          </w:tcPr>
          <w:p w14:paraId="46F19C30" w14:textId="256DFF5B" w:rsidR="000D0585" w:rsidRPr="001F041E" w:rsidRDefault="00877BDE" w:rsidP="000D0585">
            <w:r>
              <w:t>1:15-1:30</w:t>
            </w:r>
          </w:p>
        </w:tc>
        <w:tc>
          <w:tcPr>
            <w:tcW w:w="2364" w:type="dxa"/>
          </w:tcPr>
          <w:p w14:paraId="590CE945" w14:textId="1C2EB565" w:rsidR="000D0585" w:rsidRPr="006526C9" w:rsidRDefault="000D0585" w:rsidP="000D0585">
            <w:r>
              <w:t>Pre-instructions</w:t>
            </w:r>
          </w:p>
        </w:tc>
        <w:tc>
          <w:tcPr>
            <w:tcW w:w="4301" w:type="dxa"/>
          </w:tcPr>
          <w:p w14:paraId="5F5DECD5" w14:textId="77777777" w:rsidR="000D0585" w:rsidRDefault="000D0585" w:rsidP="000D0585"/>
        </w:tc>
      </w:tr>
      <w:tr w:rsidR="000D0585" w14:paraId="1219ECB5" w14:textId="77777777" w:rsidTr="000D0585">
        <w:tc>
          <w:tcPr>
            <w:tcW w:w="895" w:type="dxa"/>
          </w:tcPr>
          <w:p w14:paraId="6DB05A92" w14:textId="77777777" w:rsidR="000D0585" w:rsidRPr="006526C9" w:rsidRDefault="000D0585" w:rsidP="000D0585">
            <w:r w:rsidRPr="006526C9">
              <w:t>2</w:t>
            </w:r>
            <w:r>
              <w:t>0</w:t>
            </w:r>
            <w:r w:rsidRPr="006526C9">
              <w:t xml:space="preserve"> min</w:t>
            </w:r>
          </w:p>
          <w:p w14:paraId="218F872E" w14:textId="77777777" w:rsidR="000D0585" w:rsidRPr="006526C9" w:rsidRDefault="000D0585" w:rsidP="000D0585">
            <w:r>
              <w:t>4</w:t>
            </w:r>
            <w:r w:rsidRPr="006526C9">
              <w:t>0 min</w:t>
            </w:r>
          </w:p>
          <w:p w14:paraId="1A41B82B" w14:textId="77777777" w:rsidR="000D0585" w:rsidRDefault="000D0585" w:rsidP="000D0585">
            <w:r>
              <w:t>60</w:t>
            </w:r>
            <w:r w:rsidRPr="006526C9">
              <w:t xml:space="preserve"> min</w:t>
            </w:r>
          </w:p>
          <w:p w14:paraId="664315E5" w14:textId="77777777" w:rsidR="000D0585" w:rsidRDefault="000D0585" w:rsidP="000D0585">
            <w:r>
              <w:t>80 min</w:t>
            </w:r>
          </w:p>
        </w:tc>
        <w:tc>
          <w:tcPr>
            <w:tcW w:w="1790" w:type="dxa"/>
          </w:tcPr>
          <w:p w14:paraId="7E5B6386" w14:textId="029DED9F" w:rsidR="000D0585" w:rsidRPr="001F041E" w:rsidRDefault="00877BDE" w:rsidP="000D0585">
            <w:r>
              <w:t>1:30-3:10</w:t>
            </w:r>
          </w:p>
        </w:tc>
        <w:tc>
          <w:tcPr>
            <w:tcW w:w="2364" w:type="dxa"/>
          </w:tcPr>
          <w:p w14:paraId="36ABEEF3" w14:textId="7068C506" w:rsidR="000D0585" w:rsidRDefault="000D0585" w:rsidP="000D0585">
            <w:r w:rsidRPr="001D5F51">
              <w:t>Each station with 2</w:t>
            </w:r>
            <w:r>
              <w:t>0</w:t>
            </w:r>
            <w:r w:rsidRPr="001D5F51">
              <w:t xml:space="preserve"> min</w:t>
            </w:r>
            <w:r>
              <w:t xml:space="preserve"> and 5 min rotation/reset</w:t>
            </w:r>
          </w:p>
          <w:p w14:paraId="7CFAA44F" w14:textId="77777777" w:rsidR="000D0585" w:rsidRPr="006526C9" w:rsidRDefault="000D0585" w:rsidP="000D0585">
            <w:r>
              <w:t>(Total Time 100 min)</w:t>
            </w:r>
          </w:p>
        </w:tc>
        <w:tc>
          <w:tcPr>
            <w:tcW w:w="4301" w:type="dxa"/>
          </w:tcPr>
          <w:p w14:paraId="56D9B931" w14:textId="545C3E7E" w:rsidR="000D0585" w:rsidRDefault="000D0585" w:rsidP="000D0585">
            <w:pPr>
              <w:spacing w:after="0" w:line="240" w:lineRule="auto"/>
            </w:pPr>
            <w:r w:rsidRPr="00A9378E">
              <w:rPr>
                <w:b/>
                <w:bCs/>
              </w:rPr>
              <w:t>P</w:t>
            </w:r>
            <w:r>
              <w:rPr>
                <w:b/>
                <w:bCs/>
              </w:rPr>
              <w:t>MD</w:t>
            </w:r>
            <w:r w:rsidRPr="00A9378E">
              <w:rPr>
                <w:b/>
                <w:bCs/>
              </w:rPr>
              <w:t xml:space="preserve"> &amp; </w:t>
            </w:r>
            <w:r w:rsidR="00A124F2">
              <w:rPr>
                <w:b/>
                <w:bCs/>
              </w:rPr>
              <w:t>POSTURAL SUPPORT</w:t>
            </w:r>
            <w:r w:rsidR="00777C53">
              <w:rPr>
                <w:b/>
                <w:bCs/>
              </w:rPr>
              <w:t>S</w:t>
            </w:r>
          </w:p>
          <w:p w14:paraId="367E6834" w14:textId="43B6CCC0" w:rsidR="000D0585" w:rsidRPr="001E354F" w:rsidRDefault="000D0585" w:rsidP="001F3849">
            <w:pPr>
              <w:pStyle w:val="ListParagraph"/>
              <w:numPr>
                <w:ilvl w:val="0"/>
                <w:numId w:val="17"/>
              </w:numPr>
              <w:spacing w:after="0" w:line="240" w:lineRule="auto"/>
              <w:ind w:left="215" w:hanging="215"/>
            </w:pPr>
            <w:r w:rsidRPr="001E354F">
              <w:t xml:space="preserve">Orient students to the equipment </w:t>
            </w:r>
          </w:p>
          <w:p w14:paraId="2A707652" w14:textId="77777777" w:rsidR="000D0585" w:rsidRDefault="000D0585" w:rsidP="001F3849">
            <w:pPr>
              <w:pStyle w:val="ListParagraph"/>
              <w:numPr>
                <w:ilvl w:val="0"/>
                <w:numId w:val="17"/>
              </w:numPr>
              <w:spacing w:after="0" w:line="240" w:lineRule="auto"/>
              <w:ind w:left="215" w:hanging="215"/>
            </w:pPr>
            <w:r w:rsidRPr="001E354F">
              <w:t>Orient students to activity</w:t>
            </w:r>
            <w:r>
              <w:t xml:space="preserve"> </w:t>
            </w:r>
          </w:p>
          <w:p w14:paraId="3778030D" w14:textId="77777777" w:rsidR="000D0585" w:rsidRDefault="000D0585" w:rsidP="001F3849">
            <w:pPr>
              <w:pStyle w:val="ListParagraph"/>
              <w:numPr>
                <w:ilvl w:val="0"/>
                <w:numId w:val="17"/>
              </w:numPr>
              <w:ind w:left="215" w:hanging="215"/>
            </w:pPr>
            <w:r>
              <w:t>Discuss key learning points</w:t>
            </w:r>
          </w:p>
        </w:tc>
      </w:tr>
      <w:tr w:rsidR="000D0585" w14:paraId="34ACAA47" w14:textId="77777777" w:rsidTr="000D0585">
        <w:tc>
          <w:tcPr>
            <w:tcW w:w="895" w:type="dxa"/>
          </w:tcPr>
          <w:p w14:paraId="079A8D36" w14:textId="3A27FD25" w:rsidR="000D0585" w:rsidRDefault="000D0585" w:rsidP="000D0585">
            <w:r>
              <w:t>1</w:t>
            </w:r>
            <w:r w:rsidR="00877BDE">
              <w:t>0</w:t>
            </w:r>
            <w:r>
              <w:t xml:space="preserve"> </w:t>
            </w:r>
            <w:r w:rsidRPr="006526C9">
              <w:t>min</w:t>
            </w:r>
          </w:p>
        </w:tc>
        <w:tc>
          <w:tcPr>
            <w:tcW w:w="1790" w:type="dxa"/>
          </w:tcPr>
          <w:p w14:paraId="7BA94D37" w14:textId="4FF1316F" w:rsidR="000D0585" w:rsidRPr="001F041E" w:rsidRDefault="00877BDE" w:rsidP="000D0585">
            <w:r>
              <w:t>3:10-3:30</w:t>
            </w:r>
          </w:p>
        </w:tc>
        <w:tc>
          <w:tcPr>
            <w:tcW w:w="2364" w:type="dxa"/>
          </w:tcPr>
          <w:p w14:paraId="4F27FF99" w14:textId="3391CE6F" w:rsidR="000D0585" w:rsidRPr="006526C9" w:rsidRDefault="000D0585" w:rsidP="000D0585">
            <w:r w:rsidRPr="006526C9">
              <w:t>Wrap- up</w:t>
            </w:r>
          </w:p>
        </w:tc>
        <w:tc>
          <w:tcPr>
            <w:tcW w:w="4301" w:type="dxa"/>
          </w:tcPr>
          <w:p w14:paraId="4C856626" w14:textId="77777777" w:rsidR="000D0585" w:rsidRDefault="000D0585" w:rsidP="000D0585">
            <w:r>
              <w:t>Debrief &amp; One Minute Paper (see instructions)</w:t>
            </w:r>
          </w:p>
        </w:tc>
      </w:tr>
      <w:tr w:rsidR="000D0585" w14:paraId="70C1B0D6" w14:textId="77777777" w:rsidTr="000D0585">
        <w:tc>
          <w:tcPr>
            <w:tcW w:w="895" w:type="dxa"/>
          </w:tcPr>
          <w:p w14:paraId="5F0D43E7" w14:textId="77777777" w:rsidR="000D0585" w:rsidRDefault="000D0585" w:rsidP="000D0585">
            <w:r>
              <w:t>60 min</w:t>
            </w:r>
          </w:p>
        </w:tc>
        <w:tc>
          <w:tcPr>
            <w:tcW w:w="1790" w:type="dxa"/>
          </w:tcPr>
          <w:p w14:paraId="4A67C2A2" w14:textId="646C8860" w:rsidR="000D0585" w:rsidRPr="001F041E" w:rsidRDefault="00D00841" w:rsidP="000D0585">
            <w:r>
              <w:t>3:30-4:30</w:t>
            </w:r>
          </w:p>
        </w:tc>
        <w:tc>
          <w:tcPr>
            <w:tcW w:w="6665" w:type="dxa"/>
            <w:gridSpan w:val="2"/>
          </w:tcPr>
          <w:p w14:paraId="1AF2D428" w14:textId="5F9DF909" w:rsidR="000D0585" w:rsidRDefault="000D0585" w:rsidP="000D0585">
            <w:r w:rsidRPr="00FD22FA">
              <w:rPr>
                <w:b/>
                <w:bCs/>
              </w:rPr>
              <w:t>Equipment Breakdown and Loading</w:t>
            </w:r>
          </w:p>
        </w:tc>
      </w:tr>
    </w:tbl>
    <w:p w14:paraId="6A611B0C" w14:textId="77777777" w:rsidR="000D0585" w:rsidRDefault="000D0585" w:rsidP="005A0F81">
      <w:pPr>
        <w:jc w:val="center"/>
        <w:rPr>
          <w:b/>
          <w:bCs/>
          <w:sz w:val="36"/>
          <w:szCs w:val="36"/>
        </w:rPr>
      </w:pPr>
    </w:p>
    <w:p w14:paraId="7FEB29E7" w14:textId="0BE504B7" w:rsidR="00456DD1" w:rsidRDefault="00456DD1" w:rsidP="00067909">
      <w:pPr>
        <w:rPr>
          <w:b/>
          <w:bCs/>
          <w:sz w:val="28"/>
          <w:szCs w:val="28"/>
        </w:rPr>
      </w:pPr>
      <w:r>
        <w:rPr>
          <w:b/>
          <w:bCs/>
          <w:sz w:val="28"/>
          <w:szCs w:val="28"/>
        </w:rPr>
        <w:lastRenderedPageBreak/>
        <w:t xml:space="preserve">PRIOR TO LAB DAY- </w:t>
      </w:r>
    </w:p>
    <w:p w14:paraId="52B012A4" w14:textId="51A15409" w:rsidR="00E7080F" w:rsidRDefault="00E7080F" w:rsidP="00E7080F">
      <w:pPr>
        <w:pStyle w:val="ListParagraph"/>
        <w:numPr>
          <w:ilvl w:val="0"/>
          <w:numId w:val="40"/>
        </w:numPr>
        <w:rPr>
          <w:sz w:val="28"/>
          <w:szCs w:val="28"/>
        </w:rPr>
      </w:pPr>
      <w:r>
        <w:rPr>
          <w:sz w:val="28"/>
          <w:szCs w:val="28"/>
        </w:rPr>
        <w:t xml:space="preserve">RECORD YOUR </w:t>
      </w:r>
      <w:r w:rsidR="009A7A37">
        <w:rPr>
          <w:sz w:val="28"/>
          <w:szCs w:val="28"/>
        </w:rPr>
        <w:t>ROLE ASSIGNMENT</w:t>
      </w:r>
    </w:p>
    <w:p w14:paraId="6BF292D5" w14:textId="1572082B" w:rsidR="00456DD1" w:rsidRPr="00E7080F" w:rsidRDefault="00456DD1" w:rsidP="00E7080F">
      <w:pPr>
        <w:pStyle w:val="ListParagraph"/>
        <w:numPr>
          <w:ilvl w:val="0"/>
          <w:numId w:val="40"/>
        </w:numPr>
        <w:rPr>
          <w:sz w:val="28"/>
          <w:szCs w:val="28"/>
        </w:rPr>
      </w:pPr>
      <w:r w:rsidRPr="00E7080F">
        <w:rPr>
          <w:sz w:val="28"/>
          <w:szCs w:val="28"/>
        </w:rPr>
        <w:t>RECORD YOUR GROUP ASSIGNMENT</w:t>
      </w:r>
    </w:p>
    <w:p w14:paraId="7FA5725E" w14:textId="3EC13744" w:rsidR="00456DD1" w:rsidRPr="00E7080F" w:rsidRDefault="00E7080F" w:rsidP="00E7080F">
      <w:pPr>
        <w:pStyle w:val="ListParagraph"/>
        <w:numPr>
          <w:ilvl w:val="0"/>
          <w:numId w:val="40"/>
        </w:numPr>
        <w:rPr>
          <w:sz w:val="28"/>
          <w:szCs w:val="28"/>
        </w:rPr>
      </w:pPr>
      <w:r w:rsidRPr="00E7080F">
        <w:rPr>
          <w:sz w:val="28"/>
          <w:szCs w:val="28"/>
        </w:rPr>
        <w:t>RECORD YOUR CASE SCENARIO ASSIGNMENT</w:t>
      </w:r>
      <w:r>
        <w:rPr>
          <w:sz w:val="28"/>
          <w:szCs w:val="28"/>
        </w:rPr>
        <w:t xml:space="preserve">, </w:t>
      </w:r>
      <w:r w:rsidRPr="00E7080F">
        <w:rPr>
          <w:sz w:val="28"/>
          <w:szCs w:val="28"/>
        </w:rPr>
        <w:t>FAMILIARIZE YOURSELF WITH YOUR CASE</w:t>
      </w:r>
      <w:r>
        <w:rPr>
          <w:sz w:val="28"/>
          <w:szCs w:val="28"/>
        </w:rPr>
        <w:t xml:space="preserve"> DETAILS</w:t>
      </w:r>
      <w:r w:rsidRPr="00E7080F">
        <w:rPr>
          <w:sz w:val="28"/>
          <w:szCs w:val="28"/>
        </w:rPr>
        <w:t xml:space="preserve"> </w:t>
      </w:r>
    </w:p>
    <w:p w14:paraId="48931EB8" w14:textId="4B523635" w:rsidR="00E7080F" w:rsidRPr="00E7080F" w:rsidRDefault="00E7080F" w:rsidP="00E7080F">
      <w:pPr>
        <w:pStyle w:val="ListParagraph"/>
        <w:numPr>
          <w:ilvl w:val="0"/>
          <w:numId w:val="40"/>
        </w:numPr>
        <w:rPr>
          <w:sz w:val="28"/>
          <w:szCs w:val="28"/>
        </w:rPr>
      </w:pPr>
      <w:r w:rsidRPr="00E7080F">
        <w:rPr>
          <w:sz w:val="28"/>
          <w:szCs w:val="28"/>
        </w:rPr>
        <w:t xml:space="preserve">REVIEW DOCUMENTATION ASSIGNMENT INSTRUCTIONS </w:t>
      </w:r>
    </w:p>
    <w:p w14:paraId="4ACB4420" w14:textId="77777777" w:rsidR="00650B2F" w:rsidRDefault="00650B2F" w:rsidP="00844FB3">
      <w:pPr>
        <w:jc w:val="center"/>
        <w:rPr>
          <w:b/>
          <w:bCs/>
          <w:sz w:val="36"/>
          <w:szCs w:val="36"/>
        </w:rPr>
      </w:pPr>
    </w:p>
    <w:p w14:paraId="2602A9EC" w14:textId="35F9CA1B" w:rsidR="00844FB3" w:rsidRPr="00844FB3" w:rsidRDefault="00844FB3" w:rsidP="00844FB3">
      <w:pPr>
        <w:jc w:val="center"/>
        <w:rPr>
          <w:b/>
          <w:bCs/>
          <w:sz w:val="28"/>
          <w:szCs w:val="28"/>
        </w:rPr>
      </w:pPr>
      <w:r w:rsidRPr="00844FB3">
        <w:rPr>
          <w:b/>
          <w:bCs/>
          <w:sz w:val="36"/>
          <w:szCs w:val="36"/>
        </w:rPr>
        <w:t>TECHNOLOGY LAB DAY</w:t>
      </w:r>
    </w:p>
    <w:p w14:paraId="77E63FCB" w14:textId="77777777" w:rsidR="00456DD1" w:rsidRDefault="00456DD1" w:rsidP="00067909">
      <w:pPr>
        <w:rPr>
          <w:b/>
          <w:bCs/>
          <w:sz w:val="28"/>
          <w:szCs w:val="28"/>
        </w:rPr>
      </w:pPr>
    </w:p>
    <w:p w14:paraId="6D2BF170" w14:textId="68900394" w:rsidR="00067909" w:rsidRDefault="00067909" w:rsidP="00067909">
      <w:pPr>
        <w:rPr>
          <w:b/>
          <w:bCs/>
          <w:sz w:val="28"/>
          <w:szCs w:val="28"/>
        </w:rPr>
      </w:pPr>
      <w:r>
        <w:rPr>
          <w:b/>
          <w:bCs/>
          <w:sz w:val="28"/>
          <w:szCs w:val="28"/>
        </w:rPr>
        <w:t>Total Time 75 minutes – 20 minutes each station and 5 minutes rotation/reset</w:t>
      </w:r>
    </w:p>
    <w:p w14:paraId="14E97122" w14:textId="30AF6933" w:rsidR="008B0C81" w:rsidRDefault="00ED0B1E" w:rsidP="00067909">
      <w:pPr>
        <w:spacing w:after="0" w:line="240" w:lineRule="auto"/>
      </w:pPr>
      <w:r w:rsidRPr="00A9378E">
        <w:rPr>
          <w:b/>
          <w:bCs/>
        </w:rPr>
        <w:t>MANUAL MOBILITY DEVICE STATIONS</w:t>
      </w:r>
    </w:p>
    <w:p w14:paraId="76A3F0B4" w14:textId="44A2916B" w:rsidR="00067909" w:rsidRDefault="00067909" w:rsidP="007727C9">
      <w:pPr>
        <w:spacing w:after="0" w:line="240" w:lineRule="auto"/>
      </w:pPr>
      <w:r>
        <w:t xml:space="preserve">Station 1 </w:t>
      </w:r>
      <w:r w:rsidR="007727C9">
        <w:tab/>
      </w:r>
      <w:r w:rsidR="007727C9">
        <w:tab/>
      </w:r>
      <w:r>
        <w:t>Manual Mobility Devices- Distinguishing Features</w:t>
      </w:r>
    </w:p>
    <w:p w14:paraId="263BC154" w14:textId="530EAB61" w:rsidR="00067909" w:rsidRDefault="00067909" w:rsidP="00067909">
      <w:pPr>
        <w:spacing w:after="0" w:line="240" w:lineRule="auto"/>
      </w:pPr>
      <w:r>
        <w:t xml:space="preserve">Station 2 </w:t>
      </w:r>
      <w:r w:rsidR="007727C9">
        <w:tab/>
      </w:r>
      <w:r w:rsidR="007727C9">
        <w:tab/>
      </w:r>
      <w:r>
        <w:t>Non-adjustable, Adjustable &amp; Configurable Frames</w:t>
      </w:r>
    </w:p>
    <w:p w14:paraId="5D748BEE" w14:textId="74D18452" w:rsidR="00067909" w:rsidRDefault="00067909" w:rsidP="00067909">
      <w:pPr>
        <w:spacing w:after="0" w:line="240" w:lineRule="auto"/>
      </w:pPr>
      <w:r>
        <w:t xml:space="preserve">Station 3a </w:t>
      </w:r>
      <w:r w:rsidR="007727C9">
        <w:tab/>
      </w:r>
      <w:r>
        <w:t>Variable Positioning Wheelchairs</w:t>
      </w:r>
    </w:p>
    <w:p w14:paraId="5B291030" w14:textId="24CE470F" w:rsidR="00067909" w:rsidRDefault="00067909" w:rsidP="00067909">
      <w:pPr>
        <w:spacing w:after="0" w:line="240" w:lineRule="auto"/>
      </w:pPr>
      <w:r>
        <w:t xml:space="preserve">Station 3b </w:t>
      </w:r>
      <w:r w:rsidR="007727C9">
        <w:tab/>
      </w:r>
      <w:r>
        <w:t>Dependent Mobility WC</w:t>
      </w:r>
    </w:p>
    <w:p w14:paraId="779C35A7" w14:textId="203E5F05" w:rsidR="00C72CCA" w:rsidRDefault="00C72CCA" w:rsidP="00067909">
      <w:pPr>
        <w:spacing w:after="0" w:line="240" w:lineRule="auto"/>
      </w:pPr>
    </w:p>
    <w:p w14:paraId="13D00B93" w14:textId="5E219CA6" w:rsidR="00CC601C" w:rsidRDefault="00CC601C" w:rsidP="00067909">
      <w:pPr>
        <w:spacing w:after="0" w:line="240" w:lineRule="auto"/>
      </w:pPr>
      <w:r w:rsidRPr="00ED061F">
        <w:rPr>
          <w:b/>
          <w:bCs/>
        </w:rPr>
        <w:t>MWC PROPULSION &amp; SKILLS STATIONS</w:t>
      </w:r>
    </w:p>
    <w:p w14:paraId="22C9E453" w14:textId="5551CC13" w:rsidR="00C72CCA" w:rsidRDefault="00C72CCA" w:rsidP="00C72CCA">
      <w:pPr>
        <w:spacing w:after="0" w:line="240" w:lineRule="auto"/>
      </w:pPr>
      <w:r>
        <w:t xml:space="preserve">Station 4 </w:t>
      </w:r>
      <w:r w:rsidR="007727C9">
        <w:tab/>
      </w:r>
      <w:r w:rsidR="007727C9">
        <w:tab/>
      </w:r>
      <w:r>
        <w:t xml:space="preserve">Maneuvering- Caster Positioning </w:t>
      </w:r>
    </w:p>
    <w:p w14:paraId="3648FD79" w14:textId="586BE8B6" w:rsidR="00C72CCA" w:rsidRDefault="00C72CCA" w:rsidP="00C72CCA">
      <w:pPr>
        <w:spacing w:after="0" w:line="240" w:lineRule="auto"/>
      </w:pPr>
      <w:r>
        <w:t xml:space="preserve">Station 5 </w:t>
      </w:r>
      <w:r w:rsidR="007727C9">
        <w:tab/>
      </w:r>
      <w:r w:rsidR="007727C9">
        <w:tab/>
      </w:r>
      <w:r>
        <w:t xml:space="preserve">Power Add-On Systems – </w:t>
      </w:r>
      <w:proofErr w:type="spellStart"/>
      <w:r>
        <w:t>Handrim</w:t>
      </w:r>
      <w:proofErr w:type="spellEnd"/>
      <w:r>
        <w:t xml:space="preserve"> Activated vs Power Add-On, Considerations &amp; Tradeoffs</w:t>
      </w:r>
    </w:p>
    <w:p w14:paraId="2930E313" w14:textId="3ECB80D5" w:rsidR="00C72CCA" w:rsidRDefault="00C72CCA" w:rsidP="00C72CCA">
      <w:pPr>
        <w:spacing w:after="0" w:line="240" w:lineRule="auto"/>
      </w:pPr>
      <w:r>
        <w:t xml:space="preserve">Station 6A </w:t>
      </w:r>
      <w:r w:rsidR="007727C9">
        <w:tab/>
      </w:r>
      <w:r>
        <w:t>Propulsion Techniques- Foot Propulsion, Hemi Propulsion, All extremity propulsion</w:t>
      </w:r>
    </w:p>
    <w:p w14:paraId="53841AC1" w14:textId="201A48BE" w:rsidR="00C72CCA" w:rsidRDefault="00C72CCA" w:rsidP="00C72CCA">
      <w:pPr>
        <w:spacing w:after="0" w:line="240" w:lineRule="auto"/>
      </w:pPr>
      <w:r>
        <w:t>Station 6B-</w:t>
      </w:r>
      <w:r w:rsidR="007727C9">
        <w:tab/>
      </w:r>
      <w:r>
        <w:t>Hand Propulsion Technique- Circular, Figure 8, Choppy, Efficiency strategies</w:t>
      </w:r>
    </w:p>
    <w:p w14:paraId="6B680C9C" w14:textId="11B89D2F" w:rsidR="00FC2F1C" w:rsidRDefault="00FC2F1C" w:rsidP="00C72CCA">
      <w:pPr>
        <w:spacing w:after="0" w:line="240" w:lineRule="auto"/>
      </w:pPr>
    </w:p>
    <w:p w14:paraId="28604652" w14:textId="2EB1E426" w:rsidR="00B62DB4" w:rsidRPr="007727C9" w:rsidRDefault="007727C9" w:rsidP="007727C9">
      <w:pPr>
        <w:spacing w:after="0" w:line="240" w:lineRule="auto"/>
        <w:rPr>
          <w:b/>
          <w:bCs/>
          <w:sz w:val="28"/>
          <w:szCs w:val="28"/>
        </w:rPr>
      </w:pPr>
      <w:r w:rsidRPr="007727C9">
        <w:rPr>
          <w:b/>
          <w:bCs/>
          <w:sz w:val="28"/>
          <w:szCs w:val="28"/>
        </w:rPr>
        <w:t>Total Time 100 min – 20 minutes each station and 5 minutes rotation/reset</w:t>
      </w:r>
    </w:p>
    <w:p w14:paraId="21C790C1" w14:textId="77777777" w:rsidR="007727C9" w:rsidRDefault="007727C9" w:rsidP="00B62DB4">
      <w:pPr>
        <w:spacing w:after="0" w:line="240" w:lineRule="auto"/>
        <w:rPr>
          <w:b/>
          <w:bCs/>
        </w:rPr>
      </w:pPr>
    </w:p>
    <w:p w14:paraId="61123142" w14:textId="5BA8F2BA" w:rsidR="00FC2F1C" w:rsidRDefault="00B62DB4" w:rsidP="00B62DB4">
      <w:pPr>
        <w:spacing w:after="0" w:line="240" w:lineRule="auto"/>
      </w:pPr>
      <w:r w:rsidRPr="00A9378E">
        <w:rPr>
          <w:b/>
          <w:bCs/>
        </w:rPr>
        <w:t xml:space="preserve">POWER MOBILITY DEVICES &amp; </w:t>
      </w:r>
      <w:r w:rsidR="00171F2B">
        <w:rPr>
          <w:b/>
          <w:bCs/>
        </w:rPr>
        <w:t>POSTURAL SUPPORT</w:t>
      </w:r>
      <w:r w:rsidR="00777C53">
        <w:rPr>
          <w:b/>
          <w:bCs/>
        </w:rPr>
        <w:t>S</w:t>
      </w:r>
    </w:p>
    <w:p w14:paraId="38194100" w14:textId="24828AB0" w:rsidR="00FC2F1C" w:rsidRDefault="00FC2F1C" w:rsidP="00B62DB4">
      <w:pPr>
        <w:spacing w:after="0" w:line="240" w:lineRule="auto"/>
      </w:pPr>
      <w:r>
        <w:t xml:space="preserve">Station 7 </w:t>
      </w:r>
      <w:r w:rsidR="007727C9">
        <w:tab/>
      </w:r>
      <w:r w:rsidR="007727C9">
        <w:tab/>
      </w:r>
      <w:r>
        <w:t xml:space="preserve">Power Mobility Devices -Understanding </w:t>
      </w:r>
      <w:r w:rsidR="00B468BF">
        <w:t>Drive Wheel Configuration</w:t>
      </w:r>
    </w:p>
    <w:p w14:paraId="3BDF665B" w14:textId="7AD9A95A" w:rsidR="00FC2F1C" w:rsidRDefault="00FC2F1C" w:rsidP="00FC2F1C">
      <w:pPr>
        <w:spacing w:after="0" w:line="240" w:lineRule="auto"/>
      </w:pPr>
      <w:r>
        <w:t xml:space="preserve">Station 8 </w:t>
      </w:r>
      <w:r w:rsidR="007727C9">
        <w:tab/>
      </w:r>
      <w:r w:rsidR="007727C9">
        <w:tab/>
      </w:r>
      <w:r>
        <w:t xml:space="preserve">Power Mobility Devices- </w:t>
      </w:r>
      <w:r w:rsidR="009F7FFB">
        <w:t>Understanding Technology Positioning Features</w:t>
      </w:r>
    </w:p>
    <w:p w14:paraId="0466843C" w14:textId="63CC1C3E" w:rsidR="00FC2F1C" w:rsidRDefault="00FC2F1C" w:rsidP="00FC2F1C">
      <w:pPr>
        <w:spacing w:after="0" w:line="240" w:lineRule="auto"/>
      </w:pPr>
      <w:r>
        <w:t xml:space="preserve">Station 9 </w:t>
      </w:r>
      <w:r w:rsidR="007727C9">
        <w:tab/>
      </w:r>
      <w:r w:rsidR="007727C9">
        <w:tab/>
      </w:r>
      <w:r>
        <w:t xml:space="preserve">Primary </w:t>
      </w:r>
      <w:r w:rsidR="00650644">
        <w:t>Support Surfaces</w:t>
      </w:r>
    </w:p>
    <w:p w14:paraId="7272C5C0" w14:textId="55365B96" w:rsidR="00FC2F1C" w:rsidRDefault="00FC2F1C" w:rsidP="00FC2F1C">
      <w:pPr>
        <w:spacing w:after="0" w:line="240" w:lineRule="auto"/>
      </w:pPr>
      <w:r>
        <w:t xml:space="preserve">Station 10 </w:t>
      </w:r>
      <w:r w:rsidR="007727C9">
        <w:tab/>
      </w:r>
      <w:r>
        <w:t>Secondary S</w:t>
      </w:r>
      <w:r w:rsidR="00650644">
        <w:t>upport Surfaces</w:t>
      </w:r>
    </w:p>
    <w:p w14:paraId="60B53548" w14:textId="77777777" w:rsidR="00C72CCA" w:rsidRDefault="00C72CCA" w:rsidP="00067909">
      <w:pPr>
        <w:spacing w:after="0" w:line="240" w:lineRule="auto"/>
      </w:pPr>
    </w:p>
    <w:p w14:paraId="01E1C49F" w14:textId="77777777" w:rsidR="008E56BB" w:rsidRPr="008E56BB" w:rsidRDefault="008E56BB" w:rsidP="008E56BB">
      <w:pPr>
        <w:rPr>
          <w:sz w:val="24"/>
          <w:szCs w:val="24"/>
        </w:rPr>
      </w:pPr>
    </w:p>
    <w:p w14:paraId="1215C532" w14:textId="77777777" w:rsidR="008E56BB" w:rsidRDefault="008E56BB" w:rsidP="008E56BB">
      <w:pPr>
        <w:rPr>
          <w:b/>
          <w:bCs/>
          <w:sz w:val="28"/>
          <w:szCs w:val="28"/>
        </w:rPr>
      </w:pPr>
    </w:p>
    <w:p w14:paraId="6FFE4F9F" w14:textId="77777777" w:rsidR="002677D9" w:rsidRDefault="002677D9">
      <w:pPr>
        <w:spacing w:after="160" w:line="259" w:lineRule="auto"/>
        <w:rPr>
          <w:b/>
          <w:bCs/>
          <w:sz w:val="28"/>
          <w:szCs w:val="28"/>
        </w:rPr>
      </w:pPr>
      <w:r>
        <w:rPr>
          <w:b/>
          <w:bCs/>
          <w:sz w:val="28"/>
          <w:szCs w:val="28"/>
        </w:rPr>
        <w:br w:type="page"/>
      </w:r>
    </w:p>
    <w:p w14:paraId="2A7AA035" w14:textId="20D254CA" w:rsidR="00D829B8" w:rsidRDefault="00BC7D3B" w:rsidP="00BC7D3B">
      <w:pPr>
        <w:jc w:val="center"/>
        <w:rPr>
          <w:b/>
          <w:bCs/>
          <w:sz w:val="28"/>
          <w:szCs w:val="28"/>
        </w:rPr>
      </w:pPr>
      <w:r w:rsidRPr="00BC7D3B">
        <w:rPr>
          <w:b/>
          <w:bCs/>
          <w:sz w:val="28"/>
          <w:szCs w:val="28"/>
        </w:rPr>
        <w:t>MANUAL MOBILITY DEVICE STATIONS</w:t>
      </w:r>
    </w:p>
    <w:p w14:paraId="3B44006B" w14:textId="3AECD380" w:rsidR="008E56BB" w:rsidRPr="00272734" w:rsidRDefault="008E56BB" w:rsidP="008E56BB">
      <w:pPr>
        <w:rPr>
          <w:b/>
          <w:bCs/>
          <w:sz w:val="28"/>
          <w:szCs w:val="28"/>
        </w:rPr>
      </w:pPr>
      <w:r w:rsidRPr="00272734">
        <w:rPr>
          <w:b/>
          <w:bCs/>
          <w:sz w:val="28"/>
          <w:szCs w:val="28"/>
        </w:rPr>
        <w:t xml:space="preserve">STATION 1: </w:t>
      </w:r>
      <w:r>
        <w:rPr>
          <w:b/>
          <w:bCs/>
          <w:sz w:val="28"/>
          <w:szCs w:val="28"/>
        </w:rPr>
        <w:t>MANUAL MOBILITY DEVICES- DISTINGUISHING FEATURES</w:t>
      </w:r>
      <w:r w:rsidR="0074489C">
        <w:rPr>
          <w:rStyle w:val="FootnoteReference"/>
          <w:b/>
          <w:bCs/>
          <w:sz w:val="28"/>
          <w:szCs w:val="28"/>
        </w:rPr>
        <w:footnoteReference w:id="1"/>
      </w:r>
    </w:p>
    <w:p w14:paraId="3AD0CC9B" w14:textId="37B69647" w:rsidR="008E56BB" w:rsidRDefault="008E56BB" w:rsidP="008E56BB">
      <w:r>
        <w:rPr>
          <w:b/>
          <w:bCs/>
        </w:rPr>
        <w:t xml:space="preserve">Station Set Up: </w:t>
      </w:r>
      <w:r w:rsidR="006908CE" w:rsidRPr="009F629B">
        <w:t xml:space="preserve">Group </w:t>
      </w:r>
      <w:r w:rsidR="006908CE">
        <w:t xml:space="preserve">together </w:t>
      </w:r>
      <w:r w:rsidR="006908CE" w:rsidRPr="009F629B">
        <w:t>in sets</w:t>
      </w:r>
      <w:r w:rsidR="006908CE">
        <w:t>: a rigid MWC and a folding frame MWC</w:t>
      </w:r>
    </w:p>
    <w:p w14:paraId="48464FE1" w14:textId="77777777" w:rsidR="001E21CF" w:rsidRPr="00031227" w:rsidRDefault="008E56BB" w:rsidP="001E21CF">
      <w:pPr>
        <w:pStyle w:val="ListParagraph"/>
        <w:numPr>
          <w:ilvl w:val="2"/>
          <w:numId w:val="11"/>
        </w:numPr>
        <w:spacing w:after="0" w:line="240" w:lineRule="auto"/>
        <w:ind w:left="720" w:right="90"/>
      </w:pPr>
      <w:r>
        <w:rPr>
          <w:b/>
          <w:bCs/>
        </w:rPr>
        <w:t xml:space="preserve">Equipment Set Up: </w:t>
      </w:r>
      <w:r w:rsidR="00031227">
        <w:rPr>
          <w:b/>
          <w:bCs/>
        </w:rPr>
        <w:t xml:space="preserve"> </w:t>
      </w:r>
      <w:r w:rsidR="000A3622" w:rsidRPr="00817676">
        <w:t xml:space="preserve">1 </w:t>
      </w:r>
      <w:r w:rsidR="00E71475" w:rsidRPr="00817676">
        <w:t xml:space="preserve">lightweight folding </w:t>
      </w:r>
      <w:r w:rsidR="000A3622" w:rsidRPr="00817676">
        <w:t xml:space="preserve">MWCs </w:t>
      </w:r>
      <w:r w:rsidR="001E21CF">
        <w:t>(e.g. K0003 &amp; 4- Ki Catalyst 4, Breezy)</w:t>
      </w:r>
    </w:p>
    <w:p w14:paraId="3A53FB51" w14:textId="22873C26" w:rsidR="002E11E5" w:rsidRPr="00817676" w:rsidRDefault="000A3622" w:rsidP="005C5E18">
      <w:pPr>
        <w:spacing w:after="0" w:line="240" w:lineRule="auto"/>
        <w:ind w:left="1800" w:hanging="1080"/>
      </w:pPr>
      <w:r w:rsidRPr="00817676">
        <w:t xml:space="preserve">AND 1 rigid MWCs for every </w:t>
      </w:r>
      <w:r w:rsidR="00817676" w:rsidRPr="00817676">
        <w:t>4</w:t>
      </w:r>
      <w:r w:rsidR="005E61C9">
        <w:t>-6</w:t>
      </w:r>
      <w:r w:rsidR="00817676" w:rsidRPr="00817676">
        <w:t xml:space="preserve"> students in group</w:t>
      </w:r>
      <w:r w:rsidR="005C5E18">
        <w:t xml:space="preserve"> (e.g. Aero T, Quickie Q5R or Q7R, Ki Rogue)</w:t>
      </w:r>
    </w:p>
    <w:p w14:paraId="497D67B9" w14:textId="77777777" w:rsidR="00CB2C96" w:rsidRDefault="00CB2C96" w:rsidP="00CB2C96">
      <w:pPr>
        <w:spacing w:after="0" w:line="240" w:lineRule="auto"/>
        <w:ind w:left="1800" w:hanging="1800"/>
        <w:rPr>
          <w:b/>
          <w:bCs/>
        </w:rPr>
      </w:pPr>
    </w:p>
    <w:p w14:paraId="6AAFA434" w14:textId="77777777" w:rsidR="00081D2D" w:rsidRDefault="008E56BB" w:rsidP="008E56BB">
      <w:pPr>
        <w:rPr>
          <w:b/>
          <w:bCs/>
        </w:rPr>
      </w:pPr>
      <w:r>
        <w:rPr>
          <w:b/>
          <w:bCs/>
        </w:rPr>
        <w:t xml:space="preserve">Learning Objectives: </w:t>
      </w:r>
    </w:p>
    <w:p w14:paraId="1D1004D2" w14:textId="77777777" w:rsidR="008C1B38" w:rsidRDefault="008C1B38" w:rsidP="001F3849">
      <w:pPr>
        <w:pStyle w:val="ListParagraph"/>
        <w:numPr>
          <w:ilvl w:val="0"/>
          <w:numId w:val="2"/>
        </w:numPr>
      </w:pPr>
      <w:r>
        <w:t>Discuss 3 distinguishing features between a folding and rigid MWC</w:t>
      </w:r>
    </w:p>
    <w:p w14:paraId="18281587" w14:textId="47CBDB60" w:rsidR="000058B2" w:rsidRDefault="00AE63F4" w:rsidP="001F3849">
      <w:pPr>
        <w:pStyle w:val="ListParagraph"/>
        <w:numPr>
          <w:ilvl w:val="0"/>
          <w:numId w:val="2"/>
        </w:numPr>
      </w:pPr>
      <w:r>
        <w:t xml:space="preserve">Experience </w:t>
      </w:r>
      <w:r w:rsidR="009678AE">
        <w:t xml:space="preserve">dis/reassembling </w:t>
      </w:r>
      <w:r w:rsidR="00E46C42">
        <w:t>folding vs</w:t>
      </w:r>
      <w:r w:rsidR="009678AE">
        <w:t xml:space="preserve"> </w:t>
      </w:r>
      <w:r w:rsidR="00E46C42">
        <w:t xml:space="preserve">rigid frame </w:t>
      </w:r>
      <w:r w:rsidR="009678AE">
        <w:t>MWC</w:t>
      </w:r>
    </w:p>
    <w:p w14:paraId="547AD082" w14:textId="7054A9C0" w:rsidR="00913250" w:rsidRDefault="00B27F0B" w:rsidP="001F3849">
      <w:pPr>
        <w:pStyle w:val="ListParagraph"/>
        <w:numPr>
          <w:ilvl w:val="0"/>
          <w:numId w:val="2"/>
        </w:numPr>
      </w:pPr>
      <w:r>
        <w:t>Name 3 indicat</w:t>
      </w:r>
      <w:r w:rsidR="00AD67F7">
        <w:t xml:space="preserve">ions for </w:t>
      </w:r>
      <w:r w:rsidR="00AE5C50">
        <w:t>selecting</w:t>
      </w:r>
      <w:r w:rsidR="004F021A">
        <w:t xml:space="preserve"> a folding frame MWC</w:t>
      </w:r>
      <w:r w:rsidR="00AE5C50">
        <w:t xml:space="preserve"> and </w:t>
      </w:r>
      <w:r w:rsidR="004F021A">
        <w:t xml:space="preserve">3 indications for </w:t>
      </w:r>
      <w:r w:rsidR="00AE5C50">
        <w:t>selecting</w:t>
      </w:r>
      <w:r w:rsidR="004F021A">
        <w:t xml:space="preserve"> a rigid frame MWC</w:t>
      </w:r>
    </w:p>
    <w:p w14:paraId="6B1F9135" w14:textId="7383A2D8" w:rsidR="00FD1E09" w:rsidRPr="0075210D" w:rsidRDefault="008E56BB" w:rsidP="008E56BB">
      <w:pPr>
        <w:rPr>
          <w:b/>
          <w:bCs/>
        </w:rPr>
      </w:pPr>
      <w:r w:rsidRPr="0075210D">
        <w:rPr>
          <w:b/>
          <w:bCs/>
        </w:rPr>
        <w:t xml:space="preserve">Student Activity: </w:t>
      </w:r>
      <w:r w:rsidR="00E46C42" w:rsidRPr="00E46C42">
        <w:t>Divide</w:t>
      </w:r>
      <w:r w:rsidR="007479FA">
        <w:t xml:space="preserve"> into small groups and take turns </w:t>
      </w:r>
      <w:r w:rsidR="00AE5C50">
        <w:t xml:space="preserve">dis/reassembling </w:t>
      </w:r>
      <w:r w:rsidR="00047A61">
        <w:t xml:space="preserve">a rigid and folding MWC frame. </w:t>
      </w:r>
      <w:r w:rsidR="00694843">
        <w:t>D</w:t>
      </w:r>
      <w:r w:rsidR="006E0137">
        <w:t>iscuss your experience with your group</w:t>
      </w:r>
      <w:r w:rsidR="00694843">
        <w:t xml:space="preserve">. Time may not permit each student to try each wheelchair so sharing your observations </w:t>
      </w:r>
      <w:r w:rsidR="000E7EB7">
        <w:t xml:space="preserve">using the equipment </w:t>
      </w:r>
      <w:r w:rsidR="00047A61">
        <w:t>is</w:t>
      </w:r>
      <w:r w:rsidR="00B86DB9">
        <w:t xml:space="preserve"> required. Discuss and </w:t>
      </w:r>
      <w:r w:rsidR="00330E19">
        <w:t xml:space="preserve">answer the lab assignment questions below. </w:t>
      </w:r>
    </w:p>
    <w:p w14:paraId="4B16FDC1" w14:textId="5A8709A2" w:rsidR="008E56BB" w:rsidRDefault="008E56BB" w:rsidP="008E56BB">
      <w:r w:rsidRPr="00DE44F4">
        <w:rPr>
          <w:b/>
          <w:bCs/>
        </w:rPr>
        <w:t>Lab Assignment:</w:t>
      </w:r>
      <w:r>
        <w:t xml:space="preserve"> </w:t>
      </w:r>
    </w:p>
    <w:p w14:paraId="795F2E54" w14:textId="77777777" w:rsidR="002677D9" w:rsidRDefault="002677D9" w:rsidP="001F3849">
      <w:pPr>
        <w:pStyle w:val="ListParagraph"/>
        <w:numPr>
          <w:ilvl w:val="0"/>
          <w:numId w:val="8"/>
        </w:numPr>
      </w:pPr>
      <w:r>
        <w:t>Discuss 3 distinguishing features between a folding and rigid MWC</w:t>
      </w:r>
    </w:p>
    <w:p w14:paraId="53814752" w14:textId="6FBC7F66" w:rsidR="002677D9" w:rsidRDefault="002677D9" w:rsidP="001F3849">
      <w:pPr>
        <w:pStyle w:val="ListParagraph"/>
        <w:numPr>
          <w:ilvl w:val="0"/>
          <w:numId w:val="8"/>
        </w:numPr>
      </w:pPr>
      <w:r>
        <w:t>Name 3 indications for selecting a folding frame MWC and 3 indications for selecting a rigid frame MWC</w:t>
      </w:r>
    </w:p>
    <w:p w14:paraId="0B292E6B" w14:textId="77777777" w:rsidR="002677D9" w:rsidRDefault="002677D9">
      <w:pPr>
        <w:spacing w:after="160" w:line="259" w:lineRule="auto"/>
        <w:rPr>
          <w:b/>
          <w:bCs/>
          <w:sz w:val="28"/>
          <w:szCs w:val="28"/>
        </w:rPr>
      </w:pPr>
      <w:r>
        <w:rPr>
          <w:b/>
          <w:bCs/>
          <w:sz w:val="28"/>
          <w:szCs w:val="28"/>
        </w:rPr>
        <w:br w:type="page"/>
      </w:r>
    </w:p>
    <w:p w14:paraId="1B10B736" w14:textId="0A416E17" w:rsidR="00067909" w:rsidRPr="00272734" w:rsidRDefault="00067909" w:rsidP="00067909">
      <w:pPr>
        <w:rPr>
          <w:b/>
          <w:bCs/>
          <w:sz w:val="28"/>
          <w:szCs w:val="28"/>
        </w:rPr>
      </w:pPr>
      <w:r w:rsidRPr="00272734">
        <w:rPr>
          <w:b/>
          <w:bCs/>
          <w:sz w:val="28"/>
          <w:szCs w:val="28"/>
        </w:rPr>
        <w:t xml:space="preserve">STATION </w:t>
      </w:r>
      <w:r>
        <w:rPr>
          <w:b/>
          <w:bCs/>
          <w:sz w:val="28"/>
          <w:szCs w:val="28"/>
        </w:rPr>
        <w:t>2</w:t>
      </w:r>
      <w:r w:rsidRPr="00272734">
        <w:rPr>
          <w:b/>
          <w:bCs/>
          <w:sz w:val="28"/>
          <w:szCs w:val="28"/>
        </w:rPr>
        <w:t xml:space="preserve">: </w:t>
      </w:r>
      <w:r w:rsidRPr="00067909">
        <w:rPr>
          <w:b/>
          <w:bCs/>
          <w:caps/>
          <w:sz w:val="28"/>
          <w:szCs w:val="28"/>
        </w:rPr>
        <w:t>Non-adjustable, Adjustable &amp; Configurable Frames</w:t>
      </w:r>
    </w:p>
    <w:p w14:paraId="6B51560D" w14:textId="03EE6CAD" w:rsidR="00067909" w:rsidRDefault="00067909" w:rsidP="00067909">
      <w:r>
        <w:rPr>
          <w:b/>
          <w:bCs/>
        </w:rPr>
        <w:t xml:space="preserve">Station Set Up: </w:t>
      </w:r>
      <w:r w:rsidR="002677D9" w:rsidRPr="005121B4">
        <w:t>Set up</w:t>
      </w:r>
      <w:r w:rsidR="002677D9">
        <w:t xml:space="preserve"> station grouping ‘sets’ of MWCs with differing configurations and components for small groups to explore for comparison purposes.</w:t>
      </w:r>
      <w:r w:rsidR="00766655">
        <w:t xml:space="preserve"> (1 each</w:t>
      </w:r>
      <w:r w:rsidR="003D388D">
        <w:t xml:space="preserve"> set -</w:t>
      </w:r>
      <w:r w:rsidR="00766655">
        <w:t xml:space="preserve"> </w:t>
      </w:r>
      <w:r w:rsidR="00B378BE">
        <w:t xml:space="preserve">standard WC, light weight </w:t>
      </w:r>
      <w:r w:rsidR="00C02BA7">
        <w:t>folding</w:t>
      </w:r>
      <w:r w:rsidR="00FD2C54">
        <w:t>-</w:t>
      </w:r>
      <w:r w:rsidR="003C2238">
        <w:t xml:space="preserve">standard </w:t>
      </w:r>
      <w:r w:rsidR="00D87547">
        <w:t>with axle to</w:t>
      </w:r>
      <w:r w:rsidR="00585415">
        <w:t xml:space="preserve">o high/too posterior, </w:t>
      </w:r>
      <w:r w:rsidR="003C2238">
        <w:t xml:space="preserve">and/or </w:t>
      </w:r>
      <w:r w:rsidR="009977D0">
        <w:t>hemi height</w:t>
      </w:r>
      <w:r w:rsidR="00C02BA7">
        <w:t xml:space="preserve">, </w:t>
      </w:r>
      <w:r w:rsidR="00F72403">
        <w:t>fully configurable frame</w:t>
      </w:r>
      <w:r w:rsidR="003C2238">
        <w:t xml:space="preserve"> -</w:t>
      </w:r>
      <w:r w:rsidR="005C6CA1">
        <w:t xml:space="preserve"> folding and/or rigid</w:t>
      </w:r>
      <w:r w:rsidR="003C2238">
        <w:t xml:space="preserve"> configured </w:t>
      </w:r>
      <w:r w:rsidR="00DA5387">
        <w:t>tippy/responsive</w:t>
      </w:r>
      <w:r w:rsidR="00F72403">
        <w:t>)</w:t>
      </w:r>
    </w:p>
    <w:p w14:paraId="1A27A695" w14:textId="0D8FECD5" w:rsidR="00CA4EBE" w:rsidRDefault="00067909" w:rsidP="007C078E">
      <w:pPr>
        <w:spacing w:after="0" w:line="240" w:lineRule="auto"/>
        <w:ind w:left="1800" w:hanging="1800"/>
      </w:pPr>
      <w:r>
        <w:rPr>
          <w:b/>
          <w:bCs/>
        </w:rPr>
        <w:t xml:space="preserve">Equipment Set Up: </w:t>
      </w:r>
      <w:r w:rsidR="00F238B9">
        <w:rPr>
          <w:b/>
          <w:bCs/>
        </w:rPr>
        <w:t xml:space="preserve"> </w:t>
      </w:r>
      <w:r w:rsidR="00E1409A">
        <w:t>One</w:t>
      </w:r>
      <w:r w:rsidR="00CA4EBE" w:rsidRPr="00CA4EBE">
        <w:t xml:space="preserve"> of each of the following</w:t>
      </w:r>
      <w:r w:rsidR="00E1409A">
        <w:t xml:space="preserve"> in each set</w:t>
      </w:r>
      <w:r w:rsidR="00CA4EBE" w:rsidRPr="00CA4EBE">
        <w:t xml:space="preserve"> for every 6-8 students in group</w:t>
      </w:r>
    </w:p>
    <w:p w14:paraId="657D5E60" w14:textId="77777777" w:rsidR="005951F7" w:rsidRPr="00CA4EBE" w:rsidRDefault="005951F7" w:rsidP="007C078E">
      <w:pPr>
        <w:spacing w:after="0" w:line="240" w:lineRule="auto"/>
        <w:ind w:left="1800" w:hanging="1800"/>
      </w:pPr>
    </w:p>
    <w:p w14:paraId="55FC0DB1" w14:textId="4446BF3A" w:rsidR="007C078E" w:rsidRPr="00031227" w:rsidRDefault="007C078E" w:rsidP="001F3849">
      <w:pPr>
        <w:pStyle w:val="ListParagraph"/>
        <w:numPr>
          <w:ilvl w:val="2"/>
          <w:numId w:val="11"/>
        </w:numPr>
        <w:spacing w:after="0" w:line="240" w:lineRule="auto"/>
        <w:ind w:left="720"/>
      </w:pPr>
      <w:r w:rsidRPr="00031227">
        <w:t>Non-adjustable frame</w:t>
      </w:r>
      <w:r w:rsidR="00391B37">
        <w:t xml:space="preserve"> (e.g. hospital depot WC – Invacare 9000)</w:t>
      </w:r>
    </w:p>
    <w:p w14:paraId="41A62D39" w14:textId="05FD381B" w:rsidR="007C078E" w:rsidRPr="00031227" w:rsidRDefault="007C078E" w:rsidP="001F3849">
      <w:pPr>
        <w:pStyle w:val="ListParagraph"/>
        <w:numPr>
          <w:ilvl w:val="2"/>
          <w:numId w:val="11"/>
        </w:numPr>
        <w:spacing w:after="0" w:line="240" w:lineRule="auto"/>
        <w:ind w:left="720" w:right="90"/>
      </w:pPr>
      <w:r w:rsidRPr="00031227">
        <w:t>Minimal Adjustable fame</w:t>
      </w:r>
      <w:r w:rsidR="006938A4">
        <w:t xml:space="preserve"> (axle too high, too posterior</w:t>
      </w:r>
      <w:r w:rsidR="00531A58">
        <w:t>, hemi height for foot</w:t>
      </w:r>
      <w:r w:rsidR="00766655">
        <w:t xml:space="preserve"> </w:t>
      </w:r>
      <w:r w:rsidR="00531A58">
        <w:t>propulsion, amputee bracket</w:t>
      </w:r>
      <w:r w:rsidR="006938A4">
        <w:t>)</w:t>
      </w:r>
      <w:r w:rsidR="00391B37">
        <w:t xml:space="preserve"> (e.g. K0003 &amp; 4- Ki Catalyst</w:t>
      </w:r>
      <w:r w:rsidR="003560F6">
        <w:t xml:space="preserve"> 4, Breezy)</w:t>
      </w:r>
    </w:p>
    <w:p w14:paraId="32E58AC7" w14:textId="6C35BD6B" w:rsidR="00CC5636" w:rsidRPr="00CC5636" w:rsidRDefault="007C078E" w:rsidP="001F3849">
      <w:pPr>
        <w:pStyle w:val="ListParagraph"/>
        <w:numPr>
          <w:ilvl w:val="2"/>
          <w:numId w:val="11"/>
        </w:numPr>
        <w:spacing w:after="0" w:line="240" w:lineRule="auto"/>
        <w:ind w:left="720" w:right="90"/>
      </w:pPr>
      <w:r w:rsidRPr="00031227">
        <w:t>Fully Configurable frame</w:t>
      </w:r>
      <w:r w:rsidR="00F319DF">
        <w:t xml:space="preserve"> (forward axle with squeeze- tippy, responsive)</w:t>
      </w:r>
      <w:r w:rsidR="003560F6">
        <w:t xml:space="preserve"> – (e.g. K0005-Quickie 2, Ki Catalyst, Aero X, Aero T, Quickie Q5R or Q7R</w:t>
      </w:r>
      <w:r w:rsidR="005951F7">
        <w:t>)</w:t>
      </w:r>
    </w:p>
    <w:p w14:paraId="6A10F032" w14:textId="77777777" w:rsidR="00CC5636" w:rsidRDefault="00CC5636" w:rsidP="00CC5636">
      <w:pPr>
        <w:spacing w:after="0" w:line="240" w:lineRule="auto"/>
        <w:rPr>
          <w:b/>
          <w:bCs/>
        </w:rPr>
      </w:pPr>
    </w:p>
    <w:p w14:paraId="71FBCBC7" w14:textId="58CC0AAA" w:rsidR="00067909" w:rsidRDefault="00067909" w:rsidP="00067909">
      <w:pPr>
        <w:rPr>
          <w:b/>
          <w:bCs/>
        </w:rPr>
      </w:pPr>
      <w:r>
        <w:rPr>
          <w:b/>
          <w:bCs/>
        </w:rPr>
        <w:t xml:space="preserve">Learning Objectives: </w:t>
      </w:r>
    </w:p>
    <w:p w14:paraId="666FE3CD" w14:textId="78441A92" w:rsidR="001407BB" w:rsidRDefault="001407BB" w:rsidP="001F3849">
      <w:pPr>
        <w:pStyle w:val="ListParagraph"/>
        <w:numPr>
          <w:ilvl w:val="0"/>
          <w:numId w:val="4"/>
        </w:numPr>
      </w:pPr>
      <w:r>
        <w:t xml:space="preserve">Discuss equipment features </w:t>
      </w:r>
      <w:r w:rsidR="00BF60EF">
        <w:t>required to optimize different propulsion styles</w:t>
      </w:r>
    </w:p>
    <w:p w14:paraId="0140EF5B" w14:textId="4724B63C" w:rsidR="002365E0" w:rsidRDefault="00897AC5" w:rsidP="001F3849">
      <w:pPr>
        <w:pStyle w:val="ListParagraph"/>
        <w:numPr>
          <w:ilvl w:val="0"/>
          <w:numId w:val="4"/>
        </w:numPr>
      </w:pPr>
      <w:r>
        <w:t xml:space="preserve">Explain </w:t>
      </w:r>
      <w:r w:rsidR="002365E0" w:rsidRPr="00081D2D">
        <w:t>3 benefits provided by adjustable axle plate on MWC</w:t>
      </w:r>
    </w:p>
    <w:p w14:paraId="3E33F975" w14:textId="77777777" w:rsidR="00005EDC" w:rsidRPr="00005EDC" w:rsidRDefault="001E415F" w:rsidP="001F3849">
      <w:pPr>
        <w:pStyle w:val="ListParagraph"/>
        <w:numPr>
          <w:ilvl w:val="0"/>
          <w:numId w:val="4"/>
        </w:numPr>
        <w:rPr>
          <w:b/>
          <w:bCs/>
        </w:rPr>
      </w:pPr>
      <w:r w:rsidRPr="00005EDC">
        <w:t xml:space="preserve">Talk about </w:t>
      </w:r>
      <w:r w:rsidR="002D1EE9" w:rsidRPr="00005EDC">
        <w:t xml:space="preserve">two </w:t>
      </w:r>
      <w:r w:rsidRPr="00005EDC">
        <w:t>clinical</w:t>
      </w:r>
      <w:r>
        <w:t xml:space="preserve"> reasons and </w:t>
      </w:r>
      <w:r w:rsidR="002D1EE9">
        <w:t xml:space="preserve">two </w:t>
      </w:r>
      <w:r w:rsidR="0098572E">
        <w:t xml:space="preserve">functional </w:t>
      </w:r>
      <w:r>
        <w:t xml:space="preserve">considerations for </w:t>
      </w:r>
      <w:r w:rsidR="006A738A">
        <w:t xml:space="preserve">selecting seat squeeze </w:t>
      </w:r>
    </w:p>
    <w:p w14:paraId="63C5747F" w14:textId="31DB1EA9" w:rsidR="00067909" w:rsidRPr="00005EDC" w:rsidRDefault="00067909" w:rsidP="00005EDC">
      <w:pPr>
        <w:rPr>
          <w:b/>
          <w:bCs/>
        </w:rPr>
      </w:pPr>
      <w:r w:rsidRPr="00005EDC">
        <w:rPr>
          <w:b/>
          <w:bCs/>
        </w:rPr>
        <w:t xml:space="preserve">Student Activity: </w:t>
      </w:r>
    </w:p>
    <w:p w14:paraId="6EC687F3" w14:textId="77777777" w:rsidR="00E37E43" w:rsidRDefault="00E37E43" w:rsidP="001F3849">
      <w:pPr>
        <w:pStyle w:val="ListParagraph"/>
        <w:numPr>
          <w:ilvl w:val="0"/>
          <w:numId w:val="7"/>
        </w:numPr>
      </w:pPr>
      <w:r>
        <w:t>Compare ease of propulsion with different configurations (frame squeeze, wheel axle position)</w:t>
      </w:r>
    </w:p>
    <w:p w14:paraId="434D8EA9" w14:textId="77777777" w:rsidR="00E37E43" w:rsidRDefault="00E37E43" w:rsidP="001F3849">
      <w:pPr>
        <w:pStyle w:val="ListParagraph"/>
        <w:numPr>
          <w:ilvl w:val="0"/>
          <w:numId w:val="7"/>
        </w:numPr>
      </w:pPr>
      <w:r>
        <w:t>Try different propulsion techniques (UE propulsion, hemi propulsion, foot propulsion)</w:t>
      </w:r>
    </w:p>
    <w:p w14:paraId="1CA85A98" w14:textId="2C81E325" w:rsidR="005B7232" w:rsidRDefault="005B7232" w:rsidP="001F3849">
      <w:pPr>
        <w:pStyle w:val="ListParagraph"/>
        <w:numPr>
          <w:ilvl w:val="0"/>
          <w:numId w:val="7"/>
        </w:numPr>
      </w:pPr>
      <w:r>
        <w:t>Compare maneuverability between MWC with small overall footprint and larger footprint</w:t>
      </w:r>
      <w:r w:rsidR="00684CA1">
        <w:t xml:space="preserve"> </w:t>
      </w:r>
    </w:p>
    <w:p w14:paraId="0DF3C368" w14:textId="20F59B83" w:rsidR="00684CA1" w:rsidRDefault="00684CA1" w:rsidP="001F3849">
      <w:pPr>
        <w:pStyle w:val="ListParagraph"/>
        <w:numPr>
          <w:ilvl w:val="1"/>
          <w:numId w:val="7"/>
        </w:numPr>
      </w:pPr>
      <w:r>
        <w:t>Overall turning diameter</w:t>
      </w:r>
    </w:p>
    <w:p w14:paraId="4C3ACC76" w14:textId="7E95D1A7" w:rsidR="00AF773B" w:rsidRDefault="00AF773B" w:rsidP="001F3849">
      <w:pPr>
        <w:pStyle w:val="ListParagraph"/>
        <w:numPr>
          <w:ilvl w:val="1"/>
          <w:numId w:val="7"/>
        </w:numPr>
      </w:pPr>
      <w:r>
        <w:t>Ability to get close to surface (forward reach, transfer set up</w:t>
      </w:r>
      <w:r w:rsidR="000F2674">
        <w:t>, pick up something from floor)</w:t>
      </w:r>
    </w:p>
    <w:p w14:paraId="5498E63B" w14:textId="399E83BC" w:rsidR="000F2674" w:rsidRDefault="000F2674" w:rsidP="001F3849">
      <w:pPr>
        <w:pStyle w:val="ListParagraph"/>
        <w:numPr>
          <w:ilvl w:val="1"/>
          <w:numId w:val="7"/>
        </w:numPr>
      </w:pPr>
      <w:r>
        <w:t>Stability</w:t>
      </w:r>
    </w:p>
    <w:p w14:paraId="377EF5CC" w14:textId="39A8BA8A" w:rsidR="005B7232" w:rsidRPr="00E37E43" w:rsidRDefault="000F2674" w:rsidP="001F3849">
      <w:pPr>
        <w:pStyle w:val="ListParagraph"/>
        <w:numPr>
          <w:ilvl w:val="1"/>
          <w:numId w:val="7"/>
        </w:numPr>
      </w:pPr>
      <w:r>
        <w:t>Responsiveness</w:t>
      </w:r>
    </w:p>
    <w:p w14:paraId="291318DC" w14:textId="548C8285" w:rsidR="00067909" w:rsidRDefault="00067909" w:rsidP="00067909">
      <w:r w:rsidRPr="00DE44F4">
        <w:rPr>
          <w:b/>
          <w:bCs/>
        </w:rPr>
        <w:t>Lab Assignment:</w:t>
      </w:r>
      <w:r>
        <w:t xml:space="preserve"> instructions/worksheet/notes/homework?</w:t>
      </w:r>
    </w:p>
    <w:p w14:paraId="2FCF75C9" w14:textId="1C80C641" w:rsidR="00E37E43" w:rsidRDefault="000E7EB7" w:rsidP="001F3849">
      <w:pPr>
        <w:widowControl w:val="0"/>
        <w:numPr>
          <w:ilvl w:val="0"/>
          <w:numId w:val="5"/>
        </w:numPr>
        <w:spacing w:after="0" w:line="240" w:lineRule="auto"/>
      </w:pPr>
      <w:r>
        <w:t xml:space="preserve">Describe differences in </w:t>
      </w:r>
      <w:r w:rsidR="00476313">
        <w:t xml:space="preserve">maneuverability between </w:t>
      </w:r>
      <w:r>
        <w:t>MWC with different configurations</w:t>
      </w:r>
    </w:p>
    <w:p w14:paraId="3A577DB2" w14:textId="782738DC" w:rsidR="008D3B99" w:rsidRPr="00462F1A" w:rsidRDefault="000E7EB7" w:rsidP="001F3849">
      <w:pPr>
        <w:widowControl w:val="0"/>
        <w:numPr>
          <w:ilvl w:val="0"/>
          <w:numId w:val="5"/>
        </w:numPr>
        <w:spacing w:after="0" w:line="240" w:lineRule="auto"/>
      </w:pPr>
      <w:r>
        <w:t>Name two clinical reasons why you might choose to recommend seat squeeze</w:t>
      </w:r>
      <w:r w:rsidR="00071192">
        <w:t xml:space="preserve"> and two </w:t>
      </w:r>
      <w:r w:rsidR="008D3B99">
        <w:t>concerns to consider</w:t>
      </w:r>
      <w:r w:rsidR="00071192">
        <w:t xml:space="preserve"> when selecting the amount of seat squeeze</w:t>
      </w:r>
      <w:r w:rsidR="008D3B99" w:rsidRPr="00462F1A">
        <w:rPr>
          <w:b/>
          <w:bCs/>
          <w:sz w:val="28"/>
          <w:szCs w:val="28"/>
        </w:rPr>
        <w:br w:type="page"/>
      </w:r>
    </w:p>
    <w:p w14:paraId="099A664B" w14:textId="3108D170" w:rsidR="00625D44" w:rsidRDefault="00067909" w:rsidP="00625D44">
      <w:pPr>
        <w:spacing w:after="0" w:line="240" w:lineRule="auto"/>
      </w:pPr>
      <w:r w:rsidRPr="00272734">
        <w:rPr>
          <w:b/>
          <w:bCs/>
          <w:sz w:val="28"/>
          <w:szCs w:val="28"/>
        </w:rPr>
        <w:t xml:space="preserve">STATION </w:t>
      </w:r>
      <w:r>
        <w:rPr>
          <w:b/>
          <w:bCs/>
          <w:sz w:val="28"/>
          <w:szCs w:val="28"/>
        </w:rPr>
        <w:t>3a</w:t>
      </w:r>
      <w:r w:rsidRPr="00272734">
        <w:rPr>
          <w:b/>
          <w:bCs/>
          <w:sz w:val="28"/>
          <w:szCs w:val="28"/>
        </w:rPr>
        <w:t xml:space="preserve">: </w:t>
      </w:r>
      <w:r w:rsidR="00625D44" w:rsidRPr="00625D44">
        <w:rPr>
          <w:b/>
          <w:bCs/>
          <w:caps/>
          <w:sz w:val="28"/>
          <w:szCs w:val="28"/>
        </w:rPr>
        <w:t>Variable Positioning Wheelchairs</w:t>
      </w:r>
    </w:p>
    <w:p w14:paraId="72ECD458" w14:textId="2A1E1472" w:rsidR="00625D44" w:rsidRDefault="00625D44" w:rsidP="00625D44">
      <w:pPr>
        <w:spacing w:after="0" w:line="240" w:lineRule="auto"/>
      </w:pPr>
      <w:r>
        <w:tab/>
        <w:t xml:space="preserve">        </w:t>
      </w:r>
      <w:r w:rsidR="00521B08">
        <w:tab/>
        <w:t xml:space="preserve">     </w:t>
      </w:r>
      <w:r>
        <w:rPr>
          <w:b/>
          <w:bCs/>
          <w:sz w:val="28"/>
          <w:szCs w:val="28"/>
        </w:rPr>
        <w:t xml:space="preserve">3b: </w:t>
      </w:r>
      <w:r w:rsidRPr="00625D44">
        <w:rPr>
          <w:b/>
          <w:bCs/>
          <w:caps/>
          <w:sz w:val="28"/>
          <w:szCs w:val="28"/>
        </w:rPr>
        <w:t xml:space="preserve">Dependent Mobility </w:t>
      </w:r>
    </w:p>
    <w:p w14:paraId="2CF845F0" w14:textId="77777777" w:rsidR="00CD3647" w:rsidRDefault="00CD3647" w:rsidP="00CD3647">
      <w:pPr>
        <w:spacing w:after="0" w:line="240" w:lineRule="auto"/>
        <w:rPr>
          <w:b/>
          <w:bCs/>
        </w:rPr>
      </w:pPr>
    </w:p>
    <w:p w14:paraId="2F991936" w14:textId="7D7061FD" w:rsidR="00CD3647" w:rsidRPr="0034133A" w:rsidRDefault="00067909" w:rsidP="00CD3647">
      <w:pPr>
        <w:spacing w:after="0" w:line="240" w:lineRule="auto"/>
      </w:pPr>
      <w:r>
        <w:rPr>
          <w:b/>
          <w:bCs/>
        </w:rPr>
        <w:t xml:space="preserve">Station Set Up: </w:t>
      </w:r>
      <w:r w:rsidR="0034133A">
        <w:t xml:space="preserve">Divide equipment into </w:t>
      </w:r>
      <w:r w:rsidR="00915BEB">
        <w:t>two groups 3a: tilt in space, recliner</w:t>
      </w:r>
      <w:r w:rsidR="00146571">
        <w:t xml:space="preserve"> and 3b: </w:t>
      </w:r>
      <w:r w:rsidR="00742711">
        <w:t>stroller, transport chair</w:t>
      </w:r>
    </w:p>
    <w:p w14:paraId="18AE44C2" w14:textId="77777777" w:rsidR="00CD3647" w:rsidRDefault="00CD3647" w:rsidP="00CD3647">
      <w:pPr>
        <w:spacing w:after="0" w:line="240" w:lineRule="auto"/>
        <w:rPr>
          <w:b/>
          <w:bCs/>
        </w:rPr>
      </w:pPr>
    </w:p>
    <w:p w14:paraId="6D371F0F" w14:textId="17CA6F47" w:rsidR="00067909" w:rsidRPr="00CD3647" w:rsidRDefault="00067909" w:rsidP="00742711">
      <w:pPr>
        <w:spacing w:after="0" w:line="240" w:lineRule="auto"/>
      </w:pPr>
      <w:r w:rsidRPr="00CD3647">
        <w:rPr>
          <w:b/>
          <w:bCs/>
        </w:rPr>
        <w:t xml:space="preserve">Equipment Set Up: </w:t>
      </w:r>
      <w:r w:rsidR="00CD3647" w:rsidRPr="00CD3647">
        <w:t>Transport Chair</w:t>
      </w:r>
      <w:r w:rsidR="003406E9">
        <w:t xml:space="preserve"> (</w:t>
      </w:r>
      <w:r w:rsidR="005C5E18">
        <w:t xml:space="preserve">e.g. </w:t>
      </w:r>
      <w:proofErr w:type="spellStart"/>
      <w:r w:rsidR="003406E9">
        <w:t>Convaid</w:t>
      </w:r>
      <w:proofErr w:type="spellEnd"/>
      <w:r w:rsidR="003406E9">
        <w:t xml:space="preserve"> Safari or Metro, </w:t>
      </w:r>
      <w:proofErr w:type="gramStart"/>
      <w:r w:rsidR="003406E9">
        <w:t>Invacare</w:t>
      </w:r>
      <w:proofErr w:type="gramEnd"/>
      <w:r w:rsidR="003406E9">
        <w:t xml:space="preserve"> </w:t>
      </w:r>
      <w:r w:rsidR="008F56C3">
        <w:t xml:space="preserve">or Drive </w:t>
      </w:r>
      <w:r w:rsidR="003406E9">
        <w:t>Transport Chair</w:t>
      </w:r>
      <w:r w:rsidR="008F56C3">
        <w:t>)</w:t>
      </w:r>
    </w:p>
    <w:p w14:paraId="7CD265D0" w14:textId="1996FBDA" w:rsidR="00CD3647" w:rsidRPr="00CD3647" w:rsidRDefault="00CD3647" w:rsidP="00CD3647">
      <w:pPr>
        <w:spacing w:after="0" w:line="240" w:lineRule="auto"/>
        <w:ind w:left="1800"/>
      </w:pPr>
      <w:r w:rsidRPr="00CD3647">
        <w:t>Stroller</w:t>
      </w:r>
      <w:r w:rsidR="00BA6A4C">
        <w:t xml:space="preserve"> </w:t>
      </w:r>
      <w:r w:rsidR="009670DE">
        <w:t>(</w:t>
      </w:r>
      <w:r w:rsidR="005C5E18">
        <w:t xml:space="preserve">e.g. </w:t>
      </w:r>
      <w:proofErr w:type="spellStart"/>
      <w:r w:rsidR="009670DE">
        <w:t>Convaid</w:t>
      </w:r>
      <w:proofErr w:type="spellEnd"/>
      <w:r w:rsidR="009670DE">
        <w:t xml:space="preserve"> Cruiser</w:t>
      </w:r>
      <w:r w:rsidR="00850F87">
        <w:t>)</w:t>
      </w:r>
    </w:p>
    <w:p w14:paraId="042380DC" w14:textId="591A3B77" w:rsidR="00CD3647" w:rsidRDefault="00850F87" w:rsidP="00CD3647">
      <w:pPr>
        <w:spacing w:after="0" w:line="240" w:lineRule="auto"/>
        <w:ind w:left="1800"/>
      </w:pPr>
      <w:r>
        <w:t xml:space="preserve">Tilt in Space - </w:t>
      </w:r>
      <w:r w:rsidR="00430FFD">
        <w:t xml:space="preserve">explain </w:t>
      </w:r>
      <w:r w:rsidR="00AE53A6">
        <w:t xml:space="preserve">option for large/small drive </w:t>
      </w:r>
      <w:r w:rsidR="00430FFD">
        <w:t>wheel</w:t>
      </w:r>
      <w:r w:rsidR="003E409C">
        <w:t xml:space="preserve"> (</w:t>
      </w:r>
      <w:r w:rsidR="005C5E18">
        <w:t xml:space="preserve">e.g. </w:t>
      </w:r>
      <w:r w:rsidR="003E409C">
        <w:t xml:space="preserve">Invacare Solara COG rotational tilt, Sunrise IRIS COG </w:t>
      </w:r>
      <w:r w:rsidR="00781744">
        <w:t>rotational tilt</w:t>
      </w:r>
      <w:r w:rsidR="00861F09">
        <w:t>, Freedom NXT, PDG Stellar</w:t>
      </w:r>
      <w:r w:rsidR="008F5B83">
        <w:t xml:space="preserve"> </w:t>
      </w:r>
      <w:r w:rsidR="00AE53A6">
        <w:t>–</w:t>
      </w:r>
      <w:r w:rsidR="008F5B83">
        <w:t xml:space="preserve"> </w:t>
      </w:r>
      <w:r w:rsidR="00AE53A6">
        <w:t>nondependent</w:t>
      </w:r>
      <w:r w:rsidR="00861F09">
        <w:t>)</w:t>
      </w:r>
    </w:p>
    <w:p w14:paraId="375664B4" w14:textId="3F3C4590" w:rsidR="00430FFD" w:rsidRDefault="00430FFD" w:rsidP="00CD3647">
      <w:pPr>
        <w:spacing w:after="0" w:line="240" w:lineRule="auto"/>
        <w:ind w:left="1800"/>
      </w:pPr>
      <w:r>
        <w:t>Recliner</w:t>
      </w:r>
      <w:r w:rsidR="008F56C3">
        <w:t xml:space="preserve"> (</w:t>
      </w:r>
      <w:r w:rsidR="005C5E18">
        <w:t xml:space="preserve">e.g. </w:t>
      </w:r>
      <w:r w:rsidR="008F56C3">
        <w:t>Invacare 9000 XT Recliner)</w:t>
      </w:r>
    </w:p>
    <w:p w14:paraId="1612F6CE" w14:textId="77777777" w:rsidR="00CD3647" w:rsidRPr="00CD3647" w:rsidRDefault="00CD3647" w:rsidP="00CD3647">
      <w:pPr>
        <w:spacing w:after="0" w:line="240" w:lineRule="auto"/>
        <w:ind w:left="1440"/>
      </w:pPr>
    </w:p>
    <w:p w14:paraId="5C4803A5" w14:textId="7092EE83" w:rsidR="00067909" w:rsidRDefault="00067909" w:rsidP="00CD3647">
      <w:pPr>
        <w:spacing w:after="0" w:line="240" w:lineRule="auto"/>
        <w:rPr>
          <w:b/>
          <w:bCs/>
        </w:rPr>
      </w:pPr>
      <w:r>
        <w:rPr>
          <w:b/>
          <w:bCs/>
        </w:rPr>
        <w:t xml:space="preserve">Learning Objectives: </w:t>
      </w:r>
    </w:p>
    <w:p w14:paraId="65A372E7" w14:textId="77777777" w:rsidR="000542F0" w:rsidRDefault="000542F0" w:rsidP="000542F0">
      <w:pPr>
        <w:pStyle w:val="ListParagraph"/>
      </w:pPr>
    </w:p>
    <w:p w14:paraId="35A6DD88" w14:textId="43BA8595" w:rsidR="00081D2D" w:rsidRPr="00CD3647" w:rsidRDefault="00CD3647" w:rsidP="001F3849">
      <w:pPr>
        <w:pStyle w:val="ListParagraph"/>
        <w:numPr>
          <w:ilvl w:val="0"/>
          <w:numId w:val="3"/>
        </w:numPr>
      </w:pPr>
      <w:r>
        <w:t xml:space="preserve">Explain </w:t>
      </w:r>
      <w:r w:rsidR="00081D2D" w:rsidRPr="00CD3647">
        <w:t>3 differences between the functions of tilt in space and recline</w:t>
      </w:r>
    </w:p>
    <w:p w14:paraId="25C0E15D" w14:textId="0EB1D11E" w:rsidR="00081D2D" w:rsidRDefault="00081D2D" w:rsidP="001F3849">
      <w:pPr>
        <w:pStyle w:val="ListParagraph"/>
        <w:numPr>
          <w:ilvl w:val="0"/>
          <w:numId w:val="3"/>
        </w:numPr>
      </w:pPr>
      <w:r w:rsidRPr="00CD3647">
        <w:t>Name 2 indications &amp; 2 contraindications for each (tilt, recline, combination tilt/recline)</w:t>
      </w:r>
    </w:p>
    <w:p w14:paraId="56B037E0" w14:textId="17B3A3A4" w:rsidR="00F4004C" w:rsidRPr="00CD3647" w:rsidRDefault="006250A3" w:rsidP="001F3849">
      <w:pPr>
        <w:pStyle w:val="ListParagraph"/>
        <w:numPr>
          <w:ilvl w:val="0"/>
          <w:numId w:val="3"/>
        </w:numPr>
      </w:pPr>
      <w:r>
        <w:t>Name 2 indications &amp; 2 contraindications for selecting dependent mobility</w:t>
      </w:r>
    </w:p>
    <w:p w14:paraId="51C0AA1B" w14:textId="0E6FABDC" w:rsidR="00067909" w:rsidRDefault="00067909" w:rsidP="00067909">
      <w:pPr>
        <w:rPr>
          <w:b/>
          <w:bCs/>
        </w:rPr>
      </w:pPr>
      <w:r w:rsidRPr="0075210D">
        <w:rPr>
          <w:b/>
          <w:bCs/>
        </w:rPr>
        <w:t xml:space="preserve">Student Activity: </w:t>
      </w:r>
    </w:p>
    <w:p w14:paraId="4D76D7C1" w14:textId="62A7BA56" w:rsidR="00AA4316" w:rsidRDefault="00B32393" w:rsidP="001A0CE7">
      <w:pPr>
        <w:widowControl w:val="0"/>
        <w:spacing w:after="0" w:line="240" w:lineRule="auto"/>
        <w:ind w:left="720" w:hanging="630"/>
      </w:pPr>
      <w:r w:rsidRPr="00B32393">
        <w:t>3a:</w:t>
      </w:r>
      <w:r>
        <w:rPr>
          <w:b/>
          <w:bCs/>
        </w:rPr>
        <w:t xml:space="preserve"> </w:t>
      </w:r>
      <w:r w:rsidR="001A0CE7">
        <w:rPr>
          <w:b/>
          <w:bCs/>
        </w:rPr>
        <w:tab/>
      </w:r>
      <w:r w:rsidR="000A6445">
        <w:rPr>
          <w:b/>
          <w:bCs/>
        </w:rPr>
        <w:t xml:space="preserve">Tilt- </w:t>
      </w:r>
      <w:r>
        <w:t>Try two different tilt in space chairs with different axes of rotation</w:t>
      </w:r>
      <w:r w:rsidR="00AA4316">
        <w:t>. Compare change in knee height. Which axes had least amount of change? Name two functional tasks that may be influenced with greater change in knee height.</w:t>
      </w:r>
    </w:p>
    <w:p w14:paraId="514CFC3C" w14:textId="11755A0C" w:rsidR="00AA4316" w:rsidRDefault="00AA4316" w:rsidP="00AA4316">
      <w:pPr>
        <w:widowControl w:val="0"/>
        <w:spacing w:after="0" w:line="240" w:lineRule="auto"/>
      </w:pPr>
    </w:p>
    <w:p w14:paraId="7C33810C" w14:textId="5A217280" w:rsidR="003168EF" w:rsidRDefault="001A0CE7" w:rsidP="00E77DF7">
      <w:pPr>
        <w:widowControl w:val="0"/>
        <w:spacing w:after="0" w:line="240" w:lineRule="auto"/>
        <w:ind w:left="720"/>
      </w:pPr>
      <w:r w:rsidRPr="001A0CE7">
        <w:rPr>
          <w:b/>
          <w:bCs/>
        </w:rPr>
        <w:t xml:space="preserve">Recline- </w:t>
      </w:r>
      <w:r w:rsidR="003168EF">
        <w:t xml:space="preserve">Sit in a recline MWC, have your partner repetitively recline seat back without moving away from the back support. Describe what happens </w:t>
      </w:r>
      <w:r w:rsidR="00A70CD8">
        <w:t>with multiple repetitions. Describe the difference between tilt and recline systems.</w:t>
      </w:r>
    </w:p>
    <w:p w14:paraId="5E0C4670" w14:textId="5EEAACDB" w:rsidR="00AA4316" w:rsidRPr="001A0CE7" w:rsidRDefault="00AA4316" w:rsidP="001A0CE7">
      <w:pPr>
        <w:widowControl w:val="0"/>
        <w:spacing w:after="0" w:line="240" w:lineRule="auto"/>
        <w:ind w:firstLine="720"/>
        <w:rPr>
          <w:b/>
          <w:bCs/>
        </w:rPr>
      </w:pPr>
    </w:p>
    <w:p w14:paraId="673BFA5A" w14:textId="3D9AE930" w:rsidR="00B32393" w:rsidRDefault="00AA4316" w:rsidP="00BC0822">
      <w:pPr>
        <w:widowControl w:val="0"/>
        <w:spacing w:after="0" w:line="240" w:lineRule="auto"/>
        <w:ind w:left="720" w:hanging="630"/>
      </w:pPr>
      <w:r>
        <w:t xml:space="preserve">3b: </w:t>
      </w:r>
      <w:r w:rsidR="006A0E0B">
        <w:tab/>
      </w:r>
      <w:r w:rsidR="00871D21">
        <w:t>Examine the dependent mob</w:t>
      </w:r>
      <w:r w:rsidR="004374A1">
        <w:t>ility equipment. Discuss indications and contraindications for selecting dependent mobility</w:t>
      </w:r>
      <w:r w:rsidR="00093ED9">
        <w:t>. When might you select small rear wheels on a Tilt in Space MWC?</w:t>
      </w:r>
    </w:p>
    <w:p w14:paraId="06103DFB" w14:textId="77777777" w:rsidR="00BC0822" w:rsidRDefault="00BC0822" w:rsidP="00BC0822">
      <w:pPr>
        <w:spacing w:after="0" w:line="240" w:lineRule="auto"/>
        <w:rPr>
          <w:b/>
          <w:bCs/>
        </w:rPr>
      </w:pPr>
    </w:p>
    <w:p w14:paraId="674AAD7D" w14:textId="569DFD6E" w:rsidR="00067909" w:rsidRDefault="00067909" w:rsidP="00067909">
      <w:r w:rsidRPr="00DE44F4">
        <w:rPr>
          <w:b/>
          <w:bCs/>
        </w:rPr>
        <w:t>Lab Assignment:</w:t>
      </w:r>
      <w:r>
        <w:t xml:space="preserve"> </w:t>
      </w:r>
      <w:r w:rsidR="00140A33">
        <w:t>Document your observations related to the student activities listed above.</w:t>
      </w:r>
      <w:r w:rsidR="00246BE6">
        <w:t xml:space="preserve"> Answer the following questions. </w:t>
      </w:r>
    </w:p>
    <w:p w14:paraId="4D5C2CA7" w14:textId="77777777" w:rsidR="00D17B2E" w:rsidRDefault="00246BE6" w:rsidP="001F3849">
      <w:pPr>
        <w:pStyle w:val="ListParagraph"/>
        <w:numPr>
          <w:ilvl w:val="0"/>
          <w:numId w:val="9"/>
        </w:numPr>
        <w:spacing w:after="0" w:line="240" w:lineRule="auto"/>
      </w:pPr>
      <w:r>
        <w:t xml:space="preserve">Explain </w:t>
      </w:r>
      <w:r w:rsidRPr="00CD3647">
        <w:t>3 differences between the functions of tilt in space and recline</w:t>
      </w:r>
    </w:p>
    <w:p w14:paraId="389935E8" w14:textId="31C6B8FC" w:rsidR="00742711" w:rsidRDefault="00246BE6" w:rsidP="001F3849">
      <w:pPr>
        <w:pStyle w:val="ListParagraph"/>
        <w:numPr>
          <w:ilvl w:val="0"/>
          <w:numId w:val="9"/>
        </w:numPr>
        <w:spacing w:after="0" w:line="240" w:lineRule="auto"/>
      </w:pPr>
      <w:r w:rsidRPr="00CD3647">
        <w:t>Name 2 indications &amp; 2 contraindications for each (tilt, recline, combination tilt/recline)</w:t>
      </w:r>
    </w:p>
    <w:p w14:paraId="75BEA69A" w14:textId="77065E70" w:rsidR="00BC0822" w:rsidRPr="00BC0822" w:rsidRDefault="00BC0822" w:rsidP="001F3849">
      <w:pPr>
        <w:pStyle w:val="ListParagraph"/>
        <w:numPr>
          <w:ilvl w:val="0"/>
          <w:numId w:val="9"/>
        </w:numPr>
        <w:tabs>
          <w:tab w:val="left" w:pos="2553"/>
        </w:tabs>
        <w:spacing w:after="0" w:line="240" w:lineRule="auto"/>
        <w:rPr>
          <w:b/>
          <w:bCs/>
          <w:i/>
          <w:iCs/>
          <w:caps/>
          <w:sz w:val="28"/>
          <w:szCs w:val="28"/>
        </w:rPr>
      </w:pPr>
      <w:r>
        <w:t>When might you select small rear wheels on a Tilt in Space MWC?</w:t>
      </w:r>
    </w:p>
    <w:p w14:paraId="4A61E380" w14:textId="0204C7F2" w:rsidR="00BC0822" w:rsidRDefault="00BC0822" w:rsidP="00BC0822">
      <w:pPr>
        <w:tabs>
          <w:tab w:val="left" w:pos="2553"/>
        </w:tabs>
        <w:spacing w:after="0" w:line="240" w:lineRule="auto"/>
        <w:rPr>
          <w:b/>
          <w:bCs/>
          <w:i/>
          <w:iCs/>
          <w:caps/>
          <w:sz w:val="28"/>
          <w:szCs w:val="28"/>
        </w:rPr>
      </w:pPr>
    </w:p>
    <w:p w14:paraId="6E1E555C" w14:textId="5194B854" w:rsidR="00CD3647" w:rsidRPr="00BC0822" w:rsidRDefault="00CD3647" w:rsidP="00CD3647">
      <w:pPr>
        <w:tabs>
          <w:tab w:val="left" w:pos="2553"/>
        </w:tabs>
        <w:rPr>
          <w:b/>
          <w:bCs/>
          <w:i/>
          <w:iCs/>
          <w:caps/>
          <w:color w:val="FF0000"/>
          <w:sz w:val="28"/>
          <w:szCs w:val="28"/>
        </w:rPr>
      </w:pPr>
      <w:r w:rsidRPr="00BC0822">
        <w:rPr>
          <w:b/>
          <w:bCs/>
          <w:i/>
          <w:iCs/>
          <w:caps/>
          <w:color w:val="FF0000"/>
          <w:sz w:val="28"/>
          <w:szCs w:val="28"/>
        </w:rPr>
        <w:t xml:space="preserve">15 Minute </w:t>
      </w:r>
      <w:r w:rsidR="00067909" w:rsidRPr="00BC0822">
        <w:rPr>
          <w:b/>
          <w:bCs/>
          <w:i/>
          <w:iCs/>
          <w:caps/>
          <w:color w:val="FF0000"/>
          <w:sz w:val="28"/>
          <w:szCs w:val="28"/>
        </w:rPr>
        <w:t>BREAK</w:t>
      </w:r>
      <w:r w:rsidRPr="00BC0822">
        <w:rPr>
          <w:b/>
          <w:bCs/>
          <w:i/>
          <w:iCs/>
          <w:caps/>
          <w:color w:val="FF0000"/>
          <w:sz w:val="28"/>
          <w:szCs w:val="28"/>
        </w:rPr>
        <w:t>: Bio Break, Room Reset, Greet Consumer Instructors</w:t>
      </w:r>
    </w:p>
    <w:p w14:paraId="6B7B6524" w14:textId="2324A152" w:rsidR="00D829B8" w:rsidRDefault="008D3B99" w:rsidP="00D829B8">
      <w:pPr>
        <w:spacing w:after="160" w:line="259" w:lineRule="auto"/>
        <w:jc w:val="center"/>
      </w:pPr>
      <w:r>
        <w:rPr>
          <w:b/>
          <w:bCs/>
          <w:sz w:val="28"/>
          <w:szCs w:val="28"/>
        </w:rPr>
        <w:br w:type="page"/>
      </w:r>
      <w:r w:rsidR="00D829B8" w:rsidRPr="00D829B8">
        <w:rPr>
          <w:b/>
          <w:bCs/>
          <w:sz w:val="28"/>
          <w:szCs w:val="28"/>
        </w:rPr>
        <w:t>MWC PROPULSION &amp; SKILLS STATIONS</w:t>
      </w:r>
    </w:p>
    <w:p w14:paraId="3DF4352F" w14:textId="4F4D911E" w:rsidR="00067909" w:rsidRPr="00625D44" w:rsidRDefault="00067909" w:rsidP="006250A3">
      <w:pPr>
        <w:spacing w:after="160" w:line="259" w:lineRule="auto"/>
        <w:rPr>
          <w:b/>
          <w:bCs/>
          <w:caps/>
          <w:sz w:val="28"/>
          <w:szCs w:val="28"/>
        </w:rPr>
      </w:pPr>
      <w:r w:rsidRPr="00272734">
        <w:rPr>
          <w:b/>
          <w:bCs/>
          <w:sz w:val="28"/>
          <w:szCs w:val="28"/>
        </w:rPr>
        <w:t xml:space="preserve">STATION </w:t>
      </w:r>
      <w:r>
        <w:rPr>
          <w:b/>
          <w:bCs/>
          <w:sz w:val="28"/>
          <w:szCs w:val="28"/>
        </w:rPr>
        <w:t>4</w:t>
      </w:r>
      <w:r w:rsidRPr="00272734">
        <w:rPr>
          <w:b/>
          <w:bCs/>
          <w:sz w:val="28"/>
          <w:szCs w:val="28"/>
        </w:rPr>
        <w:t xml:space="preserve">: </w:t>
      </w:r>
      <w:r w:rsidR="00625D44" w:rsidRPr="00625D44">
        <w:rPr>
          <w:b/>
          <w:bCs/>
          <w:caps/>
          <w:sz w:val="28"/>
          <w:szCs w:val="28"/>
        </w:rPr>
        <w:t>Maneuvering</w:t>
      </w:r>
      <w:r w:rsidR="00625D44">
        <w:rPr>
          <w:b/>
          <w:bCs/>
          <w:caps/>
          <w:sz w:val="28"/>
          <w:szCs w:val="28"/>
        </w:rPr>
        <w:t xml:space="preserve"> -</w:t>
      </w:r>
      <w:r w:rsidR="00625D44" w:rsidRPr="00625D44">
        <w:rPr>
          <w:b/>
          <w:bCs/>
          <w:caps/>
          <w:sz w:val="28"/>
          <w:szCs w:val="28"/>
        </w:rPr>
        <w:t xml:space="preserve">Caster Positioning </w:t>
      </w:r>
    </w:p>
    <w:p w14:paraId="5CA92EFA" w14:textId="2E5887AB" w:rsidR="00067909" w:rsidRPr="00215031" w:rsidRDefault="00067909" w:rsidP="00067909">
      <w:r>
        <w:rPr>
          <w:b/>
          <w:bCs/>
        </w:rPr>
        <w:t xml:space="preserve">Station Set Up: </w:t>
      </w:r>
      <w:r w:rsidR="00D32208">
        <w:t xml:space="preserve">Set up wheelchairs so students have adequate space to turn and </w:t>
      </w:r>
      <w:r w:rsidR="00BE2E45">
        <w:t>maneuver</w:t>
      </w:r>
      <w:r w:rsidR="00D32208">
        <w:t xml:space="preserve"> wheelchairs</w:t>
      </w:r>
      <w:r w:rsidR="00BE2E45">
        <w:t xml:space="preserve">. </w:t>
      </w:r>
      <w:r w:rsidR="00942FB8">
        <w:t>Simulate a small area to maneuver wheelchair casters (e.g. elevator, van, bus)</w:t>
      </w:r>
      <w:r w:rsidR="00C66A51">
        <w:t>. Simulate lining up MWC for lateral transfer with casters in a rear trailing position for stability</w:t>
      </w:r>
      <w:r w:rsidR="00851A48">
        <w:t>. Simulate pulling close to counter sink with casters in forward trailing position.</w:t>
      </w:r>
    </w:p>
    <w:p w14:paraId="5D8CEC86" w14:textId="31EFD056" w:rsidR="00D00CB0" w:rsidRPr="00CC5636" w:rsidRDefault="00067909" w:rsidP="00161867">
      <w:pPr>
        <w:spacing w:after="0" w:line="240" w:lineRule="auto"/>
        <w:ind w:right="90"/>
      </w:pPr>
      <w:r w:rsidRPr="00D00CB0">
        <w:rPr>
          <w:b/>
          <w:bCs/>
        </w:rPr>
        <w:t xml:space="preserve">Equipment Set Up: </w:t>
      </w:r>
      <w:r w:rsidR="00D00CB0" w:rsidRPr="00031227">
        <w:t xml:space="preserve">Fully Configurable </w:t>
      </w:r>
      <w:r w:rsidR="00631A5C">
        <w:t>MWC</w:t>
      </w:r>
      <w:r w:rsidR="00D00CB0">
        <w:t xml:space="preserve"> (forward axle with squeeze- tippy, responsive) – (e.g. K0005-Quickie 2, Ki Catalyst</w:t>
      </w:r>
      <w:r w:rsidR="003E3D3A">
        <w:t xml:space="preserve"> 5</w:t>
      </w:r>
      <w:r w:rsidR="00D00CB0">
        <w:t>, Aero X, Aero T, Quickie Q5R or Q7R)</w:t>
      </w:r>
    </w:p>
    <w:p w14:paraId="64392002" w14:textId="77777777" w:rsidR="00161867" w:rsidRDefault="00161867" w:rsidP="00161867">
      <w:pPr>
        <w:spacing w:after="0" w:line="240" w:lineRule="auto"/>
        <w:rPr>
          <w:b/>
          <w:bCs/>
        </w:rPr>
      </w:pPr>
    </w:p>
    <w:p w14:paraId="18F33477" w14:textId="5F685CD5" w:rsidR="00067909" w:rsidRDefault="00067909" w:rsidP="00067909">
      <w:pPr>
        <w:rPr>
          <w:b/>
          <w:bCs/>
        </w:rPr>
      </w:pPr>
      <w:r>
        <w:rPr>
          <w:b/>
          <w:bCs/>
        </w:rPr>
        <w:t xml:space="preserve">Learning Objectives: </w:t>
      </w:r>
    </w:p>
    <w:p w14:paraId="0E2AF611" w14:textId="3ADD9914" w:rsidR="00E542C2" w:rsidRPr="00F15AE9" w:rsidRDefault="009815BE" w:rsidP="001F3849">
      <w:pPr>
        <w:pStyle w:val="ListParagraph"/>
        <w:numPr>
          <w:ilvl w:val="0"/>
          <w:numId w:val="14"/>
        </w:numPr>
        <w:rPr>
          <w:b/>
          <w:bCs/>
        </w:rPr>
      </w:pPr>
      <w:r>
        <w:t xml:space="preserve">Explain </w:t>
      </w:r>
      <w:r w:rsidR="00F15AE9">
        <w:t xml:space="preserve">and provide 2 examples </w:t>
      </w:r>
      <w:r>
        <w:t xml:space="preserve">why </w:t>
      </w:r>
      <w:r w:rsidR="00313DDE">
        <w:t xml:space="preserve">a client would purposefully </w:t>
      </w:r>
      <w:r w:rsidR="00F15AE9">
        <w:t>position</w:t>
      </w:r>
      <w:r w:rsidR="00313DDE">
        <w:t xml:space="preserve"> casters for function</w:t>
      </w:r>
      <w:r w:rsidR="00F15AE9">
        <w:t xml:space="preserve">. </w:t>
      </w:r>
    </w:p>
    <w:p w14:paraId="45306630" w14:textId="7D7409F5" w:rsidR="00067909" w:rsidRDefault="00067909" w:rsidP="00067909">
      <w:pPr>
        <w:rPr>
          <w:b/>
          <w:bCs/>
        </w:rPr>
      </w:pPr>
      <w:r w:rsidRPr="0075210D">
        <w:rPr>
          <w:b/>
          <w:bCs/>
        </w:rPr>
        <w:t xml:space="preserve">Student Activity: </w:t>
      </w:r>
    </w:p>
    <w:p w14:paraId="059A9C2C" w14:textId="5D1FC572" w:rsidR="009D0D68" w:rsidRDefault="009D0D68" w:rsidP="00404CA4">
      <w:pPr>
        <w:widowControl w:val="0"/>
        <w:spacing w:after="0" w:line="240" w:lineRule="auto"/>
      </w:pPr>
      <w:r>
        <w:t>Sit in a WC</w:t>
      </w:r>
      <w:r w:rsidR="00C47BA5">
        <w:t xml:space="preserve"> and</w:t>
      </w:r>
      <w:r>
        <w:t xml:space="preserve"> move backwards</w:t>
      </w:r>
      <w:r w:rsidR="00C47BA5">
        <w:t xml:space="preserve"> -</w:t>
      </w:r>
      <w:r>
        <w:t xml:space="preserve"> the front casters will trail toward the front of the chair (rearward trailing position). When you move forward the casters trail toward the rear of the chair and are in the forward trailing position. </w:t>
      </w:r>
    </w:p>
    <w:p w14:paraId="26E69143" w14:textId="77777777" w:rsidR="00404CA4" w:rsidRDefault="00404CA4" w:rsidP="00404CA4">
      <w:pPr>
        <w:widowControl w:val="0"/>
        <w:spacing w:after="0" w:line="240" w:lineRule="auto"/>
      </w:pPr>
    </w:p>
    <w:p w14:paraId="15252642" w14:textId="33CF44E0" w:rsidR="009D0D68" w:rsidRDefault="009D0D68" w:rsidP="007C3D0D">
      <w:pPr>
        <w:widowControl w:val="0"/>
        <w:numPr>
          <w:ilvl w:val="0"/>
          <w:numId w:val="10"/>
        </w:numPr>
        <w:tabs>
          <w:tab w:val="clear" w:pos="1080"/>
          <w:tab w:val="num" w:pos="720"/>
        </w:tabs>
        <w:spacing w:after="0" w:line="240" w:lineRule="auto"/>
        <w:ind w:left="720"/>
      </w:pPr>
      <w:r>
        <w:t>Move forward to face both casters in forward trailing position</w:t>
      </w:r>
      <w:r w:rsidR="00F47AC8">
        <w:t xml:space="preserve">, </w:t>
      </w:r>
      <w:proofErr w:type="gramStart"/>
      <w:r>
        <w:t>Move</w:t>
      </w:r>
      <w:proofErr w:type="gramEnd"/>
      <w:r>
        <w:t xml:space="preserve"> casters into a rearward trailing position by </w:t>
      </w:r>
      <w:r w:rsidR="00936A55">
        <w:t>moving WC backwards</w:t>
      </w:r>
    </w:p>
    <w:p w14:paraId="4C23308D" w14:textId="77777777" w:rsidR="00F47AC8" w:rsidRPr="001724F3" w:rsidRDefault="00F47AC8" w:rsidP="00F47AC8">
      <w:pPr>
        <w:widowControl w:val="0"/>
        <w:numPr>
          <w:ilvl w:val="0"/>
          <w:numId w:val="10"/>
        </w:numPr>
        <w:tabs>
          <w:tab w:val="clear" w:pos="1080"/>
          <w:tab w:val="num" w:pos="720"/>
        </w:tabs>
        <w:spacing w:after="0" w:line="240" w:lineRule="auto"/>
        <w:ind w:left="720"/>
      </w:pPr>
      <w:r>
        <w:t>Reach forward with casters in lead/trail position. What recommendations would you make to a user about forward and backward reach?</w:t>
      </w:r>
    </w:p>
    <w:p w14:paraId="67AEF05E" w14:textId="0AE24481" w:rsidR="009A7282" w:rsidRDefault="00936A55" w:rsidP="001F3849">
      <w:pPr>
        <w:widowControl w:val="0"/>
        <w:numPr>
          <w:ilvl w:val="0"/>
          <w:numId w:val="10"/>
        </w:numPr>
        <w:tabs>
          <w:tab w:val="clear" w:pos="1080"/>
          <w:tab w:val="num" w:pos="720"/>
        </w:tabs>
        <w:spacing w:after="0" w:line="240" w:lineRule="auto"/>
        <w:ind w:left="720"/>
      </w:pPr>
      <w:r>
        <w:t xml:space="preserve">Swivel casters </w:t>
      </w:r>
      <w:r w:rsidR="001E172C">
        <w:t>in a figure 8</w:t>
      </w:r>
      <w:r w:rsidR="004D11D3">
        <w:t xml:space="preserve"> moving the WC as little as possible</w:t>
      </w:r>
      <w:r w:rsidR="004857DD">
        <w:t>. Is this easier with larger or smaller casters?</w:t>
      </w:r>
    </w:p>
    <w:p w14:paraId="19D2392C" w14:textId="77777777" w:rsidR="00ED392E" w:rsidRDefault="00ED392E" w:rsidP="00161867">
      <w:pPr>
        <w:spacing w:after="0" w:line="240" w:lineRule="auto"/>
        <w:rPr>
          <w:b/>
          <w:bCs/>
        </w:rPr>
      </w:pPr>
    </w:p>
    <w:p w14:paraId="6CCD18AD" w14:textId="4DF3BC1B" w:rsidR="00067909" w:rsidRDefault="00067909" w:rsidP="00161867">
      <w:pPr>
        <w:spacing w:after="0" w:line="240" w:lineRule="auto"/>
      </w:pPr>
      <w:r w:rsidRPr="00DE44F4">
        <w:rPr>
          <w:b/>
          <w:bCs/>
        </w:rPr>
        <w:t>Lab Assignment:</w:t>
      </w:r>
      <w:r>
        <w:t xml:space="preserve"> </w:t>
      </w:r>
      <w:r w:rsidR="009A7282">
        <w:t>Answer the following questions:</w:t>
      </w:r>
    </w:p>
    <w:p w14:paraId="1A84456E" w14:textId="77777777" w:rsidR="00743A2A" w:rsidRDefault="00743A2A" w:rsidP="00161867">
      <w:pPr>
        <w:spacing w:after="0" w:line="240" w:lineRule="auto"/>
      </w:pPr>
    </w:p>
    <w:p w14:paraId="732BC377" w14:textId="59A24ADA" w:rsidR="009A7282" w:rsidRDefault="009A7282" w:rsidP="001F3849">
      <w:pPr>
        <w:pStyle w:val="ListParagraph"/>
        <w:widowControl w:val="0"/>
        <w:numPr>
          <w:ilvl w:val="0"/>
          <w:numId w:val="15"/>
        </w:numPr>
        <w:spacing w:after="0" w:line="240" w:lineRule="auto"/>
      </w:pPr>
      <w:r>
        <w:t>What is one reason you would purposefully put the casters in a forward trailing position?</w:t>
      </w:r>
    </w:p>
    <w:p w14:paraId="6BB3FE32" w14:textId="2AABE356" w:rsidR="009A7282" w:rsidRDefault="009A7282" w:rsidP="001F3849">
      <w:pPr>
        <w:pStyle w:val="ListParagraph"/>
        <w:numPr>
          <w:ilvl w:val="0"/>
          <w:numId w:val="15"/>
        </w:numPr>
        <w:spacing w:after="0" w:line="240" w:lineRule="auto"/>
      </w:pPr>
      <w:r>
        <w:t>What is one reason you would purposefully put the casters in a rearward trailing position?</w:t>
      </w:r>
    </w:p>
    <w:p w14:paraId="48E86472" w14:textId="5B1EA2E5" w:rsidR="00ED392E" w:rsidRDefault="00ED392E" w:rsidP="001F3849">
      <w:pPr>
        <w:pStyle w:val="ListParagraph"/>
        <w:numPr>
          <w:ilvl w:val="0"/>
          <w:numId w:val="15"/>
        </w:numPr>
        <w:spacing w:after="0" w:line="240" w:lineRule="auto"/>
      </w:pPr>
      <w:r>
        <w:br w:type="page"/>
      </w:r>
    </w:p>
    <w:p w14:paraId="7B3E4C3D" w14:textId="7156F0FA" w:rsidR="00067909" w:rsidRPr="00625D44" w:rsidRDefault="00067909" w:rsidP="00625D44">
      <w:pPr>
        <w:ind w:left="1350" w:hanging="1350"/>
        <w:rPr>
          <w:b/>
          <w:bCs/>
          <w:caps/>
          <w:sz w:val="28"/>
          <w:szCs w:val="28"/>
        </w:rPr>
      </w:pPr>
      <w:r w:rsidRPr="00272734">
        <w:rPr>
          <w:b/>
          <w:bCs/>
          <w:sz w:val="28"/>
          <w:szCs w:val="28"/>
        </w:rPr>
        <w:t xml:space="preserve">STATION </w:t>
      </w:r>
      <w:r>
        <w:rPr>
          <w:b/>
          <w:bCs/>
          <w:sz w:val="28"/>
          <w:szCs w:val="28"/>
        </w:rPr>
        <w:t>5</w:t>
      </w:r>
      <w:r w:rsidRPr="00272734">
        <w:rPr>
          <w:b/>
          <w:bCs/>
          <w:sz w:val="28"/>
          <w:szCs w:val="28"/>
        </w:rPr>
        <w:t xml:space="preserve">: </w:t>
      </w:r>
      <w:r w:rsidR="00625D44" w:rsidRPr="00625D44">
        <w:rPr>
          <w:b/>
          <w:bCs/>
          <w:caps/>
          <w:sz w:val="28"/>
          <w:szCs w:val="28"/>
        </w:rPr>
        <w:t>Power Add-On Systems – Handrim Activated vs Power Add-On, Considerations &amp; Tradeoffs</w:t>
      </w:r>
    </w:p>
    <w:p w14:paraId="1FFFB427" w14:textId="40FA05CC" w:rsidR="00067909" w:rsidRDefault="00067909" w:rsidP="00067909">
      <w:r>
        <w:rPr>
          <w:b/>
          <w:bCs/>
        </w:rPr>
        <w:t xml:space="preserve">Station Set Up: </w:t>
      </w:r>
      <w:r w:rsidR="00CF447D" w:rsidRPr="00A87A5E">
        <w:t xml:space="preserve">Set up power add on </w:t>
      </w:r>
      <w:r w:rsidR="00D87CC6" w:rsidRPr="00A87A5E">
        <w:t xml:space="preserve">systems </w:t>
      </w:r>
      <w:r w:rsidR="00D87CC6">
        <w:t>and</w:t>
      </w:r>
      <w:r w:rsidR="00CF447D" w:rsidRPr="00A87A5E">
        <w:t xml:space="preserve"> arrange in available space to allow small groups of </w:t>
      </w:r>
      <w:r w:rsidR="00A87A5E" w:rsidRPr="00A87A5E">
        <w:t xml:space="preserve">3-4 students to trial. </w:t>
      </w:r>
    </w:p>
    <w:p w14:paraId="2FAEF68A" w14:textId="03D994DD" w:rsidR="00067909" w:rsidRPr="006E1AA5" w:rsidRDefault="00067909" w:rsidP="00067909">
      <w:r>
        <w:rPr>
          <w:b/>
          <w:bCs/>
        </w:rPr>
        <w:t xml:space="preserve">Equipment Set Up: </w:t>
      </w:r>
      <w:r w:rsidR="009D0237" w:rsidRPr="009D0237">
        <w:t>(e.g.</w:t>
      </w:r>
      <w:r w:rsidR="009D0237">
        <w:rPr>
          <w:b/>
          <w:bCs/>
        </w:rPr>
        <w:t xml:space="preserve"> </w:t>
      </w:r>
      <w:r w:rsidR="006D20A5" w:rsidRPr="006E1AA5">
        <w:t>Sunrise Extender</w:t>
      </w:r>
      <w:r w:rsidR="006E1AA5">
        <w:t xml:space="preserve"> </w:t>
      </w:r>
      <w:proofErr w:type="spellStart"/>
      <w:r w:rsidR="006E1AA5">
        <w:t>handrim</w:t>
      </w:r>
      <w:proofErr w:type="spellEnd"/>
      <w:r w:rsidR="006E1AA5">
        <w:t xml:space="preserve"> activated</w:t>
      </w:r>
      <w:r w:rsidR="006D20A5" w:rsidRPr="006E1AA5">
        <w:t xml:space="preserve">, </w:t>
      </w:r>
      <w:r w:rsidR="00E67602" w:rsidRPr="006E1AA5">
        <w:t xml:space="preserve">SMART Drive </w:t>
      </w:r>
      <w:proofErr w:type="spellStart"/>
      <w:r w:rsidR="00E67602" w:rsidRPr="006E1AA5">
        <w:t>handrim</w:t>
      </w:r>
      <w:proofErr w:type="spellEnd"/>
      <w:r w:rsidR="00E67602" w:rsidRPr="006E1AA5">
        <w:t xml:space="preserve"> activated</w:t>
      </w:r>
      <w:r w:rsidR="00E67602">
        <w:t>,</w:t>
      </w:r>
      <w:r w:rsidR="00E67602" w:rsidRPr="006E1AA5">
        <w:t xml:space="preserve"> </w:t>
      </w:r>
      <w:proofErr w:type="spellStart"/>
      <w:r w:rsidR="006D20A5" w:rsidRPr="006E1AA5">
        <w:t>EFix</w:t>
      </w:r>
      <w:proofErr w:type="spellEnd"/>
      <w:r w:rsidR="006D20A5" w:rsidRPr="006E1AA5">
        <w:t xml:space="preserve"> </w:t>
      </w:r>
      <w:proofErr w:type="spellStart"/>
      <w:r w:rsidR="006D20A5" w:rsidRPr="006E1AA5">
        <w:t>Alber</w:t>
      </w:r>
      <w:proofErr w:type="spellEnd"/>
      <w:r w:rsidR="006D20A5" w:rsidRPr="006E1AA5">
        <w:t xml:space="preserve"> (joystick &amp; tiller activated)</w:t>
      </w:r>
    </w:p>
    <w:p w14:paraId="603CA47A" w14:textId="2D29C222" w:rsidR="00067909" w:rsidRDefault="00067909" w:rsidP="00067909">
      <w:pPr>
        <w:rPr>
          <w:b/>
          <w:bCs/>
        </w:rPr>
      </w:pPr>
      <w:r>
        <w:rPr>
          <w:b/>
          <w:bCs/>
        </w:rPr>
        <w:t xml:space="preserve">Learning Objectives: </w:t>
      </w:r>
    </w:p>
    <w:p w14:paraId="360969CB" w14:textId="4B4E3951" w:rsidR="00EC0504" w:rsidRDefault="00AA786A" w:rsidP="001F3849">
      <w:pPr>
        <w:pStyle w:val="ListParagraph"/>
        <w:numPr>
          <w:ilvl w:val="0"/>
          <w:numId w:val="16"/>
        </w:numPr>
      </w:pPr>
      <w:r>
        <w:t>Name 2 indications for recommending a power assist system for a client.</w:t>
      </w:r>
    </w:p>
    <w:p w14:paraId="1205A671" w14:textId="085879DA" w:rsidR="000F183B" w:rsidRPr="0090632C" w:rsidRDefault="000F183B" w:rsidP="001F3849">
      <w:pPr>
        <w:pStyle w:val="ListParagraph"/>
        <w:numPr>
          <w:ilvl w:val="0"/>
          <w:numId w:val="16"/>
        </w:numPr>
      </w:pPr>
      <w:r>
        <w:t>Name 2 contraindications for recommending a power assist system for a client.</w:t>
      </w:r>
    </w:p>
    <w:p w14:paraId="117EBD5B" w14:textId="0BF4C224" w:rsidR="00067909" w:rsidRDefault="00067909" w:rsidP="00067909">
      <w:pPr>
        <w:rPr>
          <w:b/>
          <w:bCs/>
        </w:rPr>
      </w:pPr>
      <w:r w:rsidRPr="0075210D">
        <w:rPr>
          <w:b/>
          <w:bCs/>
        </w:rPr>
        <w:t xml:space="preserve">Student Activity: </w:t>
      </w:r>
    </w:p>
    <w:p w14:paraId="47C8878A" w14:textId="3BD0107C" w:rsidR="000F183B" w:rsidRPr="00805773" w:rsidRDefault="006D2A3E" w:rsidP="00067909">
      <w:proofErr w:type="gramStart"/>
      <w:r w:rsidRPr="00805773">
        <w:t>Trial,</w:t>
      </w:r>
      <w:proofErr w:type="gramEnd"/>
      <w:r w:rsidRPr="00805773">
        <w:t xml:space="preserve"> compare and contrast </w:t>
      </w:r>
      <w:proofErr w:type="spellStart"/>
      <w:r w:rsidR="00805773" w:rsidRPr="00805773">
        <w:t>handrim</w:t>
      </w:r>
      <w:proofErr w:type="spellEnd"/>
      <w:r w:rsidR="00805773" w:rsidRPr="00805773">
        <w:t xml:space="preserve"> activated power add on unit to a tiller and/or joystick activated power add on unit.</w:t>
      </w:r>
    </w:p>
    <w:p w14:paraId="46330827" w14:textId="1F8760DB" w:rsidR="00067909" w:rsidRDefault="00067909" w:rsidP="00067909">
      <w:r w:rsidRPr="00DE44F4">
        <w:rPr>
          <w:b/>
          <w:bCs/>
        </w:rPr>
        <w:t>Lab Assignment:</w:t>
      </w:r>
      <w:r>
        <w:t xml:space="preserve"> </w:t>
      </w:r>
    </w:p>
    <w:p w14:paraId="279B81A9" w14:textId="631F8170" w:rsidR="000F183B" w:rsidRDefault="000F183B" w:rsidP="006D2A3E">
      <w:pPr>
        <w:spacing w:after="0" w:line="240" w:lineRule="auto"/>
      </w:pPr>
      <w:r>
        <w:t xml:space="preserve">Describe a patient scenario that a </w:t>
      </w:r>
      <w:proofErr w:type="spellStart"/>
      <w:r w:rsidR="006D2A3E">
        <w:t>handrim</w:t>
      </w:r>
      <w:proofErr w:type="spellEnd"/>
      <w:r w:rsidR="006D2A3E">
        <w:t xml:space="preserve"> activated power add on system is indicated. </w:t>
      </w:r>
    </w:p>
    <w:p w14:paraId="4AB5884B" w14:textId="540FBC00" w:rsidR="00FF7669" w:rsidRDefault="006D2A3E" w:rsidP="006D2A3E">
      <w:pPr>
        <w:spacing w:after="0" w:line="240" w:lineRule="auto"/>
      </w:pPr>
      <w:r>
        <w:t>Describe a patient scenario where a tiller or joystick activated power add on system is indicated.</w:t>
      </w:r>
      <w:r w:rsidR="00FF7669">
        <w:br w:type="page"/>
      </w:r>
    </w:p>
    <w:p w14:paraId="38B32099" w14:textId="51A09B5E" w:rsidR="00FF7669" w:rsidRPr="00625D44" w:rsidRDefault="00FF7669" w:rsidP="00FF7669">
      <w:pPr>
        <w:spacing w:after="0" w:line="240" w:lineRule="auto"/>
        <w:rPr>
          <w:b/>
          <w:bCs/>
          <w:caps/>
          <w:sz w:val="28"/>
          <w:szCs w:val="28"/>
        </w:rPr>
      </w:pPr>
      <w:r w:rsidRPr="00625D44">
        <w:rPr>
          <w:b/>
          <w:bCs/>
          <w:caps/>
          <w:sz w:val="28"/>
          <w:szCs w:val="28"/>
        </w:rPr>
        <w:t>STATION 6a:</w:t>
      </w:r>
      <w:r>
        <w:rPr>
          <w:b/>
          <w:bCs/>
          <w:caps/>
          <w:sz w:val="28"/>
          <w:szCs w:val="28"/>
        </w:rPr>
        <w:t xml:space="preserve"> </w:t>
      </w:r>
      <w:r w:rsidR="00302401">
        <w:rPr>
          <w:b/>
          <w:bCs/>
          <w:caps/>
          <w:sz w:val="28"/>
          <w:szCs w:val="28"/>
        </w:rPr>
        <w:t>Propulsion Techniques</w:t>
      </w:r>
    </w:p>
    <w:p w14:paraId="4AF660AD" w14:textId="440C49EA" w:rsidR="00FF7669" w:rsidRDefault="00FF7669" w:rsidP="00FF7669">
      <w:pPr>
        <w:spacing w:after="0" w:line="240" w:lineRule="auto"/>
        <w:ind w:left="1080"/>
        <w:rPr>
          <w:b/>
          <w:bCs/>
          <w:caps/>
          <w:sz w:val="28"/>
          <w:szCs w:val="28"/>
        </w:rPr>
      </w:pPr>
      <w:r w:rsidRPr="00625D44">
        <w:rPr>
          <w:b/>
          <w:bCs/>
          <w:caps/>
          <w:sz w:val="28"/>
          <w:szCs w:val="28"/>
        </w:rPr>
        <w:t xml:space="preserve">6b: </w:t>
      </w:r>
      <w:r w:rsidR="00302401">
        <w:rPr>
          <w:b/>
          <w:bCs/>
          <w:caps/>
          <w:sz w:val="28"/>
          <w:szCs w:val="28"/>
        </w:rPr>
        <w:t>hand propulsion techniques</w:t>
      </w:r>
    </w:p>
    <w:p w14:paraId="3CBA1B38" w14:textId="77777777" w:rsidR="00C9247E" w:rsidRPr="00625D44" w:rsidRDefault="00C9247E" w:rsidP="00C9247E">
      <w:pPr>
        <w:spacing w:after="0" w:line="240" w:lineRule="auto"/>
        <w:rPr>
          <w:b/>
          <w:bCs/>
          <w:caps/>
          <w:sz w:val="28"/>
          <w:szCs w:val="28"/>
        </w:rPr>
      </w:pPr>
    </w:p>
    <w:p w14:paraId="40915DF9" w14:textId="1584B2B0" w:rsidR="00C9247E" w:rsidRPr="001A7246" w:rsidRDefault="00C9247E" w:rsidP="00C9247E">
      <w:pPr>
        <w:spacing w:after="0" w:line="240" w:lineRule="auto"/>
        <w:ind w:left="1800" w:hanging="1800"/>
      </w:pPr>
      <w:r>
        <w:rPr>
          <w:b/>
          <w:bCs/>
        </w:rPr>
        <w:t xml:space="preserve">Station Set Up: 6A: </w:t>
      </w:r>
      <w:r w:rsidR="008B64F6">
        <w:t>Foot Propulsion, Hemi Propulsion, All extremity propulsion</w:t>
      </w:r>
    </w:p>
    <w:p w14:paraId="23CEF865" w14:textId="1853CA64" w:rsidR="00C9247E" w:rsidRPr="001A7246" w:rsidRDefault="00C9247E" w:rsidP="00C9247E">
      <w:pPr>
        <w:ind w:left="1800" w:hanging="360"/>
      </w:pPr>
      <w:r w:rsidRPr="001A7246">
        <w:rPr>
          <w:b/>
          <w:bCs/>
        </w:rPr>
        <w:t>6B:</w:t>
      </w:r>
      <w:r w:rsidRPr="001A7246">
        <w:t xml:space="preserve"> </w:t>
      </w:r>
      <w:r w:rsidR="0066381A">
        <w:t xml:space="preserve">Arrange </w:t>
      </w:r>
      <w:r w:rsidR="008939EE">
        <w:t>rigid MWCs in area with room for propulsion (e.g. hallway)</w:t>
      </w:r>
    </w:p>
    <w:p w14:paraId="509DA32A" w14:textId="77777777" w:rsidR="00B30C00" w:rsidRDefault="00C9247E" w:rsidP="00C9247E">
      <w:pPr>
        <w:spacing w:after="0" w:line="240" w:lineRule="auto"/>
        <w:rPr>
          <w:b/>
          <w:bCs/>
        </w:rPr>
      </w:pPr>
      <w:r>
        <w:rPr>
          <w:b/>
          <w:bCs/>
        </w:rPr>
        <w:t xml:space="preserve">Equipment Set Up: </w:t>
      </w:r>
    </w:p>
    <w:p w14:paraId="14B5A4B4" w14:textId="79C9F368" w:rsidR="00B30C00" w:rsidRDefault="00B30C00" w:rsidP="00C9247E">
      <w:pPr>
        <w:spacing w:after="0" w:line="240" w:lineRule="auto"/>
      </w:pPr>
      <w:r>
        <w:rPr>
          <w:b/>
          <w:bCs/>
        </w:rPr>
        <w:t xml:space="preserve">6A: </w:t>
      </w:r>
      <w:r w:rsidR="00813792" w:rsidRPr="00F9371F">
        <w:t>Standard WC (</w:t>
      </w:r>
      <w:proofErr w:type="spellStart"/>
      <w:r w:rsidR="003E3D3A">
        <w:t>e.g</w:t>
      </w:r>
      <w:proofErr w:type="spellEnd"/>
      <w:r w:rsidR="003E3D3A">
        <w:t xml:space="preserve"> </w:t>
      </w:r>
      <w:r w:rsidR="00D20D3B" w:rsidRPr="00F9371F">
        <w:t xml:space="preserve">Invacare Tracer, </w:t>
      </w:r>
      <w:r w:rsidR="00171AF7" w:rsidRPr="00F9371F">
        <w:t xml:space="preserve">Lightweight folding Hemi WC (Quickie 2, Catalyst 5, </w:t>
      </w:r>
      <w:r w:rsidR="00F9371F" w:rsidRPr="00F9371F">
        <w:t>Aero X)</w:t>
      </w:r>
    </w:p>
    <w:p w14:paraId="7639E79D" w14:textId="77777777" w:rsidR="0066381A" w:rsidRDefault="0066381A" w:rsidP="00C9247E">
      <w:pPr>
        <w:spacing w:after="0" w:line="240" w:lineRule="auto"/>
        <w:rPr>
          <w:b/>
          <w:bCs/>
        </w:rPr>
      </w:pPr>
    </w:p>
    <w:p w14:paraId="71841627" w14:textId="719778AB" w:rsidR="00B30C00" w:rsidRDefault="00C9247E" w:rsidP="00EC15B8">
      <w:pPr>
        <w:spacing w:after="0" w:line="240" w:lineRule="auto"/>
        <w:ind w:left="360" w:hanging="360"/>
        <w:rPr>
          <w:b/>
          <w:bCs/>
        </w:rPr>
      </w:pPr>
      <w:r>
        <w:rPr>
          <w:b/>
          <w:bCs/>
        </w:rPr>
        <w:t xml:space="preserve">6B: </w:t>
      </w:r>
      <w:r w:rsidR="00A73081" w:rsidRPr="00A73081">
        <w:t>Rigid chairs</w:t>
      </w:r>
      <w:r w:rsidR="00A73081">
        <w:t xml:space="preserve">- </w:t>
      </w:r>
      <w:r w:rsidR="00A223DC">
        <w:t>(</w:t>
      </w:r>
      <w:proofErr w:type="spellStart"/>
      <w:r w:rsidR="003E3D3A">
        <w:t>e.g</w:t>
      </w:r>
      <w:proofErr w:type="spellEnd"/>
      <w:r w:rsidR="003E3D3A">
        <w:t xml:space="preserve"> </w:t>
      </w:r>
      <w:r w:rsidR="00A223DC">
        <w:t xml:space="preserve">Sunrise Q5R/Q7R, Ki Rogue, Aero T) varied with squeeze, STB angle, fixed tilt, </w:t>
      </w:r>
      <w:r w:rsidR="00EC15B8">
        <w:t>axle configuration</w:t>
      </w:r>
    </w:p>
    <w:p w14:paraId="0958D01D" w14:textId="77777777" w:rsidR="00C9247E" w:rsidRDefault="00C9247E" w:rsidP="00C9247E">
      <w:pPr>
        <w:spacing w:after="0" w:line="240" w:lineRule="auto"/>
        <w:rPr>
          <w:b/>
          <w:bCs/>
        </w:rPr>
      </w:pPr>
    </w:p>
    <w:p w14:paraId="23539682" w14:textId="77777777" w:rsidR="0066381A" w:rsidRDefault="0066381A" w:rsidP="00C9247E">
      <w:pPr>
        <w:rPr>
          <w:b/>
          <w:bCs/>
        </w:rPr>
      </w:pPr>
    </w:p>
    <w:p w14:paraId="78B5952B" w14:textId="67A440B7" w:rsidR="00C9247E" w:rsidRDefault="00C9247E" w:rsidP="00C9247E">
      <w:pPr>
        <w:rPr>
          <w:b/>
          <w:bCs/>
        </w:rPr>
      </w:pPr>
      <w:r>
        <w:rPr>
          <w:b/>
          <w:bCs/>
        </w:rPr>
        <w:t xml:space="preserve">Learning Objectives: </w:t>
      </w:r>
    </w:p>
    <w:p w14:paraId="645DCF72" w14:textId="77777777" w:rsidR="00414DD2" w:rsidRPr="00414DD2" w:rsidRDefault="00C9247E" w:rsidP="001F3849">
      <w:pPr>
        <w:pStyle w:val="ListParagraph"/>
        <w:numPr>
          <w:ilvl w:val="0"/>
          <w:numId w:val="13"/>
        </w:numPr>
        <w:rPr>
          <w:b/>
          <w:bCs/>
        </w:rPr>
      </w:pPr>
      <w:r>
        <w:t>Explain indications for different</w:t>
      </w:r>
      <w:r w:rsidR="00C358F8">
        <w:t xml:space="preserve"> propulsion techniques</w:t>
      </w:r>
      <w:r w:rsidR="00955EA3">
        <w:t xml:space="preserve"> (foot propulsion, hemi propulsion, all extremity propulsion)</w:t>
      </w:r>
      <w:r>
        <w:t>.</w:t>
      </w:r>
    </w:p>
    <w:p w14:paraId="5292F179" w14:textId="449349F6" w:rsidR="00C9247E" w:rsidRPr="00414DD2" w:rsidRDefault="00414DD2" w:rsidP="001F3849">
      <w:pPr>
        <w:pStyle w:val="ListParagraph"/>
        <w:numPr>
          <w:ilvl w:val="0"/>
          <w:numId w:val="13"/>
        </w:numPr>
        <w:rPr>
          <w:b/>
          <w:bCs/>
        </w:rPr>
      </w:pPr>
      <w:r>
        <w:t xml:space="preserve">Instruct client in efficient propulsion technique. </w:t>
      </w:r>
    </w:p>
    <w:p w14:paraId="6A46911C" w14:textId="7C3D7D79" w:rsidR="00C9247E" w:rsidRPr="00B54B47" w:rsidRDefault="00414DD2" w:rsidP="001F3849">
      <w:pPr>
        <w:pStyle w:val="ListParagraph"/>
        <w:numPr>
          <w:ilvl w:val="0"/>
          <w:numId w:val="13"/>
        </w:numPr>
        <w:rPr>
          <w:b/>
          <w:bCs/>
        </w:rPr>
      </w:pPr>
      <w:r>
        <w:t xml:space="preserve">Identify when MWC configuration requires adjustment to optimize </w:t>
      </w:r>
      <w:r w:rsidR="005E61C9">
        <w:t>self-propulsion</w:t>
      </w:r>
      <w:r w:rsidR="00C9247E">
        <w:t xml:space="preserve">. </w:t>
      </w:r>
    </w:p>
    <w:p w14:paraId="3039DD6D" w14:textId="77777777" w:rsidR="00C9247E" w:rsidRDefault="00C9247E" w:rsidP="00C9247E">
      <w:pPr>
        <w:rPr>
          <w:b/>
          <w:bCs/>
        </w:rPr>
      </w:pPr>
      <w:r w:rsidRPr="0075210D">
        <w:rPr>
          <w:b/>
          <w:bCs/>
        </w:rPr>
        <w:t xml:space="preserve">Student Activity: </w:t>
      </w:r>
    </w:p>
    <w:p w14:paraId="36F07AE9" w14:textId="68F4B221" w:rsidR="00C9247E" w:rsidRPr="006A2E0D" w:rsidRDefault="00C9247E" w:rsidP="00264B43">
      <w:pPr>
        <w:spacing w:after="0" w:line="240" w:lineRule="auto"/>
        <w:ind w:left="360" w:hanging="360"/>
      </w:pPr>
      <w:r>
        <w:rPr>
          <w:b/>
          <w:bCs/>
        </w:rPr>
        <w:t xml:space="preserve">6A: </w:t>
      </w:r>
      <w:r w:rsidR="006A2E0D" w:rsidRPr="006A2E0D">
        <w:t>Trial different propulsion techniques using UE and LE propulsion.</w:t>
      </w:r>
      <w:r w:rsidR="006A2E0D">
        <w:t xml:space="preserve"> Consider MWC configuration to optimize </w:t>
      </w:r>
      <w:r w:rsidR="00264B43">
        <w:t>self-propulsion</w:t>
      </w:r>
      <w:r w:rsidR="006A2E0D">
        <w:t xml:space="preserve">. </w:t>
      </w:r>
    </w:p>
    <w:p w14:paraId="42A80E17" w14:textId="77777777" w:rsidR="00C9247E" w:rsidRDefault="00C9247E" w:rsidP="00C9247E">
      <w:pPr>
        <w:spacing w:after="0" w:line="240" w:lineRule="auto"/>
        <w:ind w:left="360" w:hanging="360"/>
        <w:rPr>
          <w:b/>
          <w:bCs/>
        </w:rPr>
      </w:pPr>
    </w:p>
    <w:p w14:paraId="44317334" w14:textId="192AE5A4" w:rsidR="00C9247E" w:rsidRPr="00C87B2A" w:rsidRDefault="00C9247E" w:rsidP="00C9247E">
      <w:pPr>
        <w:spacing w:after="0" w:line="240" w:lineRule="auto"/>
        <w:ind w:left="360" w:hanging="360"/>
        <w:rPr>
          <w:b/>
          <w:bCs/>
        </w:rPr>
      </w:pPr>
      <w:r w:rsidRPr="00C87B2A">
        <w:rPr>
          <w:b/>
          <w:bCs/>
        </w:rPr>
        <w:t>6B:</w:t>
      </w:r>
      <w:r>
        <w:rPr>
          <w:b/>
          <w:bCs/>
        </w:rPr>
        <w:t xml:space="preserve"> </w:t>
      </w:r>
      <w:r w:rsidRPr="00613D8C">
        <w:t>Trial</w:t>
      </w:r>
      <w:r>
        <w:t xml:space="preserve"> and compare difference in self propelling </w:t>
      </w:r>
    </w:p>
    <w:p w14:paraId="381D6C7B" w14:textId="77777777" w:rsidR="00C9247E" w:rsidRDefault="00C9247E" w:rsidP="00C9247E">
      <w:pPr>
        <w:spacing w:after="0" w:line="240" w:lineRule="auto"/>
        <w:rPr>
          <w:b/>
          <w:bCs/>
        </w:rPr>
      </w:pPr>
    </w:p>
    <w:p w14:paraId="5BD77550" w14:textId="22C35FA4" w:rsidR="00C9247E" w:rsidRDefault="00C9247E" w:rsidP="00C9247E">
      <w:r w:rsidRPr="00DE44F4">
        <w:rPr>
          <w:b/>
          <w:bCs/>
        </w:rPr>
        <w:t>Lab Assignment:</w:t>
      </w:r>
      <w:r>
        <w:t xml:space="preserve"> Record your observations from the activities above. </w:t>
      </w:r>
    </w:p>
    <w:p w14:paraId="3C38E1E2" w14:textId="2541873D" w:rsidR="00F44F75" w:rsidRDefault="00AB77FC" w:rsidP="00F44F75">
      <w:pPr>
        <w:pStyle w:val="ListParagraph"/>
        <w:numPr>
          <w:ilvl w:val="0"/>
          <w:numId w:val="35"/>
        </w:numPr>
      </w:pPr>
      <w:r>
        <w:t>What two things would you tell a new WC user about WC propulsion?</w:t>
      </w:r>
    </w:p>
    <w:p w14:paraId="5A00100E" w14:textId="77777777" w:rsidR="007A0E99" w:rsidRDefault="007A0E99" w:rsidP="009A2766">
      <w:pPr>
        <w:tabs>
          <w:tab w:val="left" w:pos="2553"/>
        </w:tabs>
        <w:jc w:val="center"/>
        <w:rPr>
          <w:b/>
          <w:bCs/>
          <w:i/>
          <w:iCs/>
          <w:caps/>
          <w:color w:val="FF0000"/>
          <w:sz w:val="28"/>
          <w:szCs w:val="28"/>
        </w:rPr>
      </w:pPr>
    </w:p>
    <w:p w14:paraId="169C069C" w14:textId="087DB7C7" w:rsidR="00E01439" w:rsidRDefault="007A0E99" w:rsidP="009A2766">
      <w:pPr>
        <w:tabs>
          <w:tab w:val="left" w:pos="2553"/>
        </w:tabs>
        <w:jc w:val="center"/>
        <w:rPr>
          <w:b/>
          <w:bCs/>
          <w:i/>
          <w:iCs/>
          <w:caps/>
          <w:color w:val="FF0000"/>
          <w:sz w:val="28"/>
          <w:szCs w:val="28"/>
        </w:rPr>
      </w:pPr>
      <w:r w:rsidRPr="007A0E99">
        <w:rPr>
          <w:b/>
          <w:bCs/>
          <w:i/>
          <w:iCs/>
          <w:caps/>
          <w:color w:val="FF0000"/>
          <w:sz w:val="28"/>
          <w:szCs w:val="28"/>
        </w:rPr>
        <w:t>DEBRIEF &amp; ONE MINUTE PAPER</w:t>
      </w:r>
    </w:p>
    <w:p w14:paraId="0FF97909" w14:textId="5CDBF040" w:rsidR="00A9290D" w:rsidRDefault="009A2766" w:rsidP="005E61C9">
      <w:pPr>
        <w:tabs>
          <w:tab w:val="left" w:pos="2553"/>
        </w:tabs>
        <w:jc w:val="center"/>
        <w:rPr>
          <w:b/>
          <w:bCs/>
          <w:i/>
          <w:iCs/>
          <w:caps/>
          <w:color w:val="FF0000"/>
          <w:sz w:val="28"/>
          <w:szCs w:val="28"/>
        </w:rPr>
      </w:pPr>
      <w:r w:rsidRPr="00E01439">
        <w:rPr>
          <w:b/>
          <w:bCs/>
          <w:i/>
          <w:iCs/>
          <w:caps/>
          <w:color w:val="FF0000"/>
          <w:sz w:val="28"/>
          <w:szCs w:val="28"/>
        </w:rPr>
        <w:t>ROOM RESET and LUNCH</w:t>
      </w:r>
      <w:r w:rsidR="00E01439">
        <w:rPr>
          <w:b/>
          <w:bCs/>
          <w:i/>
          <w:iCs/>
          <w:caps/>
          <w:color w:val="FF0000"/>
          <w:sz w:val="28"/>
          <w:szCs w:val="28"/>
        </w:rPr>
        <w:t xml:space="preserve"> – 60 MINUTeS</w:t>
      </w:r>
      <w:r w:rsidR="00A9290D">
        <w:rPr>
          <w:b/>
          <w:bCs/>
          <w:i/>
          <w:iCs/>
          <w:caps/>
          <w:color w:val="FF0000"/>
          <w:sz w:val="28"/>
          <w:szCs w:val="28"/>
        </w:rPr>
        <w:br w:type="page"/>
      </w:r>
    </w:p>
    <w:p w14:paraId="454632BB" w14:textId="7AE6A276" w:rsidR="00C9247E" w:rsidRPr="00A9290D" w:rsidRDefault="00A9290D" w:rsidP="009A2766">
      <w:pPr>
        <w:tabs>
          <w:tab w:val="left" w:pos="2553"/>
        </w:tabs>
        <w:jc w:val="center"/>
        <w:rPr>
          <w:b/>
          <w:bCs/>
          <w:caps/>
          <w:sz w:val="28"/>
          <w:szCs w:val="28"/>
        </w:rPr>
      </w:pPr>
      <w:r w:rsidRPr="00A9290D">
        <w:rPr>
          <w:b/>
          <w:bCs/>
          <w:caps/>
          <w:sz w:val="28"/>
          <w:szCs w:val="28"/>
        </w:rPr>
        <w:t>ONE MINUTE PAPER</w:t>
      </w:r>
    </w:p>
    <w:p w14:paraId="772389DC" w14:textId="77777777" w:rsidR="00002947" w:rsidRDefault="00002947" w:rsidP="00002947">
      <w:pPr>
        <w:rPr>
          <w:b/>
          <w:bCs/>
          <w:sz w:val="24"/>
          <w:szCs w:val="24"/>
        </w:rPr>
      </w:pPr>
      <w:r>
        <w:rPr>
          <w:b/>
          <w:bCs/>
          <w:sz w:val="24"/>
          <w:szCs w:val="24"/>
        </w:rPr>
        <w:t>Following Manual Mobility Device Lab (6 Stations)</w:t>
      </w:r>
    </w:p>
    <w:p w14:paraId="296CB8DB" w14:textId="77777777" w:rsidR="00002947" w:rsidRDefault="00002947" w:rsidP="00002947">
      <w:pPr>
        <w:rPr>
          <w:b/>
          <w:bCs/>
        </w:rPr>
      </w:pPr>
      <w:r>
        <w:rPr>
          <w:b/>
          <w:bCs/>
        </w:rPr>
        <w:t>Instructions:</w:t>
      </w:r>
    </w:p>
    <w:p w14:paraId="4AFC6DD1" w14:textId="77777777" w:rsidR="00002947" w:rsidRDefault="00002947" w:rsidP="00002947">
      <w:r>
        <w:t>Take out a blank piece of paper. Think back to the online Manual Mobility Devices modules and the 3 stations this morning.  Respond to the following questions in one or two sentences. Your responses are anonymous. Turn them in to me when you are done.</w:t>
      </w:r>
    </w:p>
    <w:p w14:paraId="510DD6F9" w14:textId="77777777" w:rsidR="00002947" w:rsidRDefault="00002947" w:rsidP="00002947"/>
    <w:p w14:paraId="1AFCE574" w14:textId="5DCD3208" w:rsidR="00002947" w:rsidRDefault="00002947" w:rsidP="001F3849">
      <w:pPr>
        <w:numPr>
          <w:ilvl w:val="0"/>
          <w:numId w:val="19"/>
        </w:numPr>
        <w:spacing w:after="0" w:line="240" w:lineRule="auto"/>
      </w:pPr>
      <w:r>
        <w:t>What stood out as most important in this lecture and lab?</w:t>
      </w:r>
    </w:p>
    <w:p w14:paraId="24053F5D" w14:textId="785CA02F" w:rsidR="00806586" w:rsidRDefault="00806586" w:rsidP="00806586">
      <w:pPr>
        <w:spacing w:after="0" w:line="240" w:lineRule="auto"/>
      </w:pPr>
    </w:p>
    <w:p w14:paraId="147A1D45" w14:textId="2BC18CA6" w:rsidR="00806586" w:rsidRDefault="00806586" w:rsidP="00806586">
      <w:pPr>
        <w:spacing w:after="0" w:line="240" w:lineRule="auto"/>
      </w:pPr>
    </w:p>
    <w:p w14:paraId="3B3D9911" w14:textId="4525F612" w:rsidR="00806586" w:rsidRDefault="00806586" w:rsidP="00806586">
      <w:pPr>
        <w:spacing w:after="0" w:line="240" w:lineRule="auto"/>
      </w:pPr>
    </w:p>
    <w:p w14:paraId="5C5DE2A9" w14:textId="18CD4A3C" w:rsidR="00806586" w:rsidRDefault="00806586" w:rsidP="00806586">
      <w:pPr>
        <w:spacing w:after="0" w:line="240" w:lineRule="auto"/>
      </w:pPr>
    </w:p>
    <w:p w14:paraId="16A5954C" w14:textId="695D529C" w:rsidR="00806586" w:rsidRDefault="00806586" w:rsidP="00806586">
      <w:pPr>
        <w:spacing w:after="0" w:line="240" w:lineRule="auto"/>
      </w:pPr>
    </w:p>
    <w:p w14:paraId="3C3707E2" w14:textId="311DFBDE" w:rsidR="00806586" w:rsidRDefault="00806586" w:rsidP="00806586">
      <w:pPr>
        <w:spacing w:after="0" w:line="240" w:lineRule="auto"/>
      </w:pPr>
    </w:p>
    <w:p w14:paraId="6654502F" w14:textId="77777777" w:rsidR="00806586" w:rsidRDefault="00806586" w:rsidP="00806586">
      <w:pPr>
        <w:spacing w:after="0" w:line="240" w:lineRule="auto"/>
      </w:pPr>
    </w:p>
    <w:p w14:paraId="72FB4231" w14:textId="77777777" w:rsidR="00002947" w:rsidRDefault="00002947" w:rsidP="00002947">
      <w:pPr>
        <w:ind w:left="720"/>
      </w:pPr>
    </w:p>
    <w:p w14:paraId="2C2754B4" w14:textId="26364172" w:rsidR="00002947" w:rsidRDefault="00002947" w:rsidP="001F3849">
      <w:pPr>
        <w:numPr>
          <w:ilvl w:val="0"/>
          <w:numId w:val="19"/>
        </w:numPr>
        <w:spacing w:after="0" w:line="240" w:lineRule="auto"/>
      </w:pPr>
      <w:r>
        <w:t>What ideas from the manual mobility device web course and lab are still unclear?</w:t>
      </w:r>
    </w:p>
    <w:p w14:paraId="0A796BD0" w14:textId="6F29C348" w:rsidR="00806586" w:rsidRDefault="00806586" w:rsidP="00806586">
      <w:pPr>
        <w:spacing w:after="0" w:line="240" w:lineRule="auto"/>
      </w:pPr>
    </w:p>
    <w:p w14:paraId="30358E41" w14:textId="119F1913" w:rsidR="00806586" w:rsidRDefault="00806586" w:rsidP="00806586">
      <w:pPr>
        <w:spacing w:after="0" w:line="240" w:lineRule="auto"/>
      </w:pPr>
    </w:p>
    <w:p w14:paraId="1F91AFFE" w14:textId="33195EB1" w:rsidR="00806586" w:rsidRDefault="00806586" w:rsidP="00806586">
      <w:pPr>
        <w:spacing w:after="0" w:line="240" w:lineRule="auto"/>
      </w:pPr>
    </w:p>
    <w:p w14:paraId="6F5287B6" w14:textId="4C2D4209" w:rsidR="00806586" w:rsidRDefault="00806586" w:rsidP="00806586">
      <w:pPr>
        <w:spacing w:after="0" w:line="240" w:lineRule="auto"/>
      </w:pPr>
    </w:p>
    <w:p w14:paraId="7F4B22EA" w14:textId="00876E70" w:rsidR="00806586" w:rsidRDefault="00806586" w:rsidP="00806586">
      <w:pPr>
        <w:spacing w:after="0" w:line="240" w:lineRule="auto"/>
      </w:pPr>
    </w:p>
    <w:p w14:paraId="66A462E0" w14:textId="4B722150" w:rsidR="00806586" w:rsidRDefault="00806586" w:rsidP="00806586">
      <w:pPr>
        <w:spacing w:after="0" w:line="240" w:lineRule="auto"/>
      </w:pPr>
    </w:p>
    <w:p w14:paraId="7474DB9E" w14:textId="421A2945" w:rsidR="00806586" w:rsidRDefault="00806586" w:rsidP="00806586">
      <w:pPr>
        <w:spacing w:after="0" w:line="240" w:lineRule="auto"/>
      </w:pPr>
    </w:p>
    <w:p w14:paraId="00AE1310" w14:textId="77777777" w:rsidR="00806586" w:rsidRDefault="00806586" w:rsidP="00806586">
      <w:pPr>
        <w:spacing w:after="0" w:line="240" w:lineRule="auto"/>
      </w:pPr>
    </w:p>
    <w:p w14:paraId="7BE93D73" w14:textId="77777777" w:rsidR="00002947" w:rsidRDefault="00002947" w:rsidP="00002947"/>
    <w:p w14:paraId="3DE77098" w14:textId="77777777" w:rsidR="00002947" w:rsidRDefault="00002947" w:rsidP="00002947">
      <w:pPr>
        <w:pStyle w:val="CommentText"/>
      </w:pPr>
      <w:r>
        <w:t>Thank you.</w:t>
      </w:r>
    </w:p>
    <w:p w14:paraId="094BD9EE" w14:textId="3610C231" w:rsidR="001448E6" w:rsidRDefault="001448E6">
      <w:pPr>
        <w:spacing w:after="160" w:line="259" w:lineRule="auto"/>
        <w:rPr>
          <w:b/>
          <w:bCs/>
          <w:caps/>
          <w:sz w:val="28"/>
          <w:szCs w:val="28"/>
        </w:rPr>
      </w:pPr>
    </w:p>
    <w:p w14:paraId="72BF82F4" w14:textId="77777777" w:rsidR="00002947" w:rsidRDefault="00002947">
      <w:pPr>
        <w:spacing w:after="160" w:line="259" w:lineRule="auto"/>
        <w:rPr>
          <w:b/>
          <w:bCs/>
          <w:caps/>
          <w:sz w:val="28"/>
          <w:szCs w:val="28"/>
        </w:rPr>
      </w:pPr>
      <w:r>
        <w:rPr>
          <w:b/>
          <w:bCs/>
          <w:caps/>
          <w:sz w:val="28"/>
          <w:szCs w:val="28"/>
        </w:rPr>
        <w:br w:type="page"/>
      </w:r>
    </w:p>
    <w:p w14:paraId="1B78A647" w14:textId="6CD0BFB2" w:rsidR="00AC78A3" w:rsidRDefault="00AC78A3" w:rsidP="00AC78A3">
      <w:pPr>
        <w:spacing w:after="0" w:line="240" w:lineRule="auto"/>
        <w:jc w:val="center"/>
        <w:rPr>
          <w:b/>
          <w:bCs/>
          <w:caps/>
          <w:sz w:val="28"/>
          <w:szCs w:val="28"/>
        </w:rPr>
      </w:pPr>
      <w:r w:rsidRPr="00AC78A3">
        <w:rPr>
          <w:b/>
          <w:bCs/>
          <w:caps/>
          <w:sz w:val="28"/>
          <w:szCs w:val="28"/>
        </w:rPr>
        <w:t xml:space="preserve">POWER MOBILITY DEVICES &amp; </w:t>
      </w:r>
      <w:r w:rsidR="00777C53">
        <w:rPr>
          <w:b/>
          <w:bCs/>
          <w:caps/>
          <w:sz w:val="28"/>
          <w:szCs w:val="28"/>
        </w:rPr>
        <w:t>POSTURAL SUPPORTS</w:t>
      </w:r>
    </w:p>
    <w:p w14:paraId="4C7DFA3F" w14:textId="77777777" w:rsidR="007A0E99" w:rsidRDefault="007A0E99" w:rsidP="00B6748E">
      <w:pPr>
        <w:spacing w:after="0" w:line="240" w:lineRule="auto"/>
        <w:rPr>
          <w:b/>
          <w:bCs/>
          <w:caps/>
          <w:sz w:val="28"/>
          <w:szCs w:val="28"/>
        </w:rPr>
      </w:pPr>
    </w:p>
    <w:p w14:paraId="7B331E11" w14:textId="76F82C5F" w:rsidR="00B6748E" w:rsidRPr="00625D44" w:rsidRDefault="00B6748E" w:rsidP="00B6748E">
      <w:pPr>
        <w:spacing w:after="0" w:line="240" w:lineRule="auto"/>
        <w:rPr>
          <w:b/>
          <w:bCs/>
          <w:caps/>
          <w:sz w:val="28"/>
          <w:szCs w:val="28"/>
        </w:rPr>
      </w:pPr>
      <w:r w:rsidRPr="00625D44">
        <w:rPr>
          <w:b/>
          <w:bCs/>
          <w:caps/>
          <w:sz w:val="28"/>
          <w:szCs w:val="28"/>
        </w:rPr>
        <w:t xml:space="preserve">STATION </w:t>
      </w:r>
      <w:r w:rsidR="00A77B88">
        <w:rPr>
          <w:b/>
          <w:bCs/>
          <w:caps/>
          <w:sz w:val="28"/>
          <w:szCs w:val="28"/>
        </w:rPr>
        <w:t>7</w:t>
      </w:r>
      <w:r w:rsidRPr="00625D44">
        <w:rPr>
          <w:b/>
          <w:bCs/>
          <w:caps/>
          <w:sz w:val="28"/>
          <w:szCs w:val="28"/>
        </w:rPr>
        <w:t>:</w:t>
      </w:r>
      <w:r>
        <w:rPr>
          <w:b/>
          <w:bCs/>
          <w:caps/>
          <w:sz w:val="28"/>
          <w:szCs w:val="28"/>
        </w:rPr>
        <w:t xml:space="preserve"> </w:t>
      </w:r>
      <w:r w:rsidR="00A77B88" w:rsidRPr="00A77B88">
        <w:rPr>
          <w:b/>
          <w:bCs/>
          <w:caps/>
          <w:sz w:val="28"/>
          <w:szCs w:val="28"/>
        </w:rPr>
        <w:t>P</w:t>
      </w:r>
      <w:r w:rsidR="00A77B88">
        <w:rPr>
          <w:b/>
          <w:bCs/>
          <w:caps/>
          <w:sz w:val="28"/>
          <w:szCs w:val="28"/>
        </w:rPr>
        <w:t>MD</w:t>
      </w:r>
      <w:r w:rsidR="00A77B88" w:rsidRPr="00A77B88">
        <w:rPr>
          <w:b/>
          <w:bCs/>
          <w:caps/>
          <w:sz w:val="28"/>
          <w:szCs w:val="28"/>
        </w:rPr>
        <w:t xml:space="preserve"> -Understanding </w:t>
      </w:r>
      <w:r w:rsidR="00B468BF">
        <w:rPr>
          <w:b/>
          <w:bCs/>
          <w:caps/>
          <w:sz w:val="28"/>
          <w:szCs w:val="28"/>
        </w:rPr>
        <w:t>DRIVE WHEEL CONFIGURATION</w:t>
      </w:r>
    </w:p>
    <w:p w14:paraId="18DD4478" w14:textId="77777777" w:rsidR="00B6748E" w:rsidRPr="00625D44" w:rsidRDefault="00B6748E" w:rsidP="00B6748E">
      <w:pPr>
        <w:spacing w:after="0" w:line="240" w:lineRule="auto"/>
        <w:rPr>
          <w:b/>
          <w:bCs/>
          <w:caps/>
          <w:sz w:val="28"/>
          <w:szCs w:val="28"/>
        </w:rPr>
      </w:pPr>
    </w:p>
    <w:p w14:paraId="64098FE3" w14:textId="2D609AE7" w:rsidR="000003A4" w:rsidRPr="00DE278A" w:rsidRDefault="00B6748E" w:rsidP="009A33FE">
      <w:pPr>
        <w:spacing w:after="0" w:line="240" w:lineRule="auto"/>
      </w:pPr>
      <w:r w:rsidRPr="00DE278A">
        <w:rPr>
          <w:b/>
          <w:bCs/>
        </w:rPr>
        <w:t xml:space="preserve">Station Set Up: </w:t>
      </w:r>
      <w:r w:rsidR="000003A4" w:rsidRPr="00DE278A">
        <w:t xml:space="preserve">Using tape, mark </w:t>
      </w:r>
      <w:r w:rsidR="00026FC8" w:rsidRPr="00DE278A">
        <w:t xml:space="preserve">corners of </w:t>
      </w:r>
      <w:r w:rsidR="00683780" w:rsidRPr="00DE278A">
        <w:t xml:space="preserve">3 </w:t>
      </w:r>
      <w:r w:rsidR="004602ED" w:rsidRPr="00DE278A">
        <w:t>squa</w:t>
      </w:r>
      <w:r w:rsidR="00683780" w:rsidRPr="00DE278A">
        <w:t>res</w:t>
      </w:r>
      <w:r w:rsidR="004602ED" w:rsidRPr="00DE278A">
        <w:t xml:space="preserve"> </w:t>
      </w:r>
      <w:r w:rsidR="002D6F60" w:rsidRPr="00DE278A">
        <w:t xml:space="preserve">measuring 36” x 36” (minimum </w:t>
      </w:r>
      <w:r w:rsidR="009347BD" w:rsidRPr="00DE278A">
        <w:t xml:space="preserve">ADA ramp </w:t>
      </w:r>
      <w:r w:rsidR="009A33FE" w:rsidRPr="00DE278A">
        <w:t xml:space="preserve">landing). Place one of each wheelbase inside each of the 3 squares. Set up remaining wheelchairs in </w:t>
      </w:r>
      <w:proofErr w:type="spellStart"/>
      <w:proofErr w:type="gramStart"/>
      <w:r w:rsidR="009A33FE" w:rsidRPr="00DE278A">
        <w:t>a</w:t>
      </w:r>
      <w:proofErr w:type="spellEnd"/>
      <w:proofErr w:type="gramEnd"/>
      <w:r w:rsidR="009A33FE" w:rsidRPr="00DE278A">
        <w:t xml:space="preserve"> area (e.g. hallway) where students can try driving PWC forward, turning and returning to start position comparing different configurations.</w:t>
      </w:r>
    </w:p>
    <w:p w14:paraId="223CEE1F" w14:textId="77777777" w:rsidR="00DE278A" w:rsidRPr="00DE278A" w:rsidRDefault="00DE278A" w:rsidP="009A33FE">
      <w:pPr>
        <w:spacing w:after="0" w:line="240" w:lineRule="auto"/>
      </w:pPr>
    </w:p>
    <w:p w14:paraId="6E235A2B" w14:textId="3D2167CF" w:rsidR="00D67A7F" w:rsidRPr="00DE278A" w:rsidRDefault="00D67A7F" w:rsidP="009A33FE">
      <w:pPr>
        <w:spacing w:after="0" w:line="240" w:lineRule="auto"/>
      </w:pPr>
      <w:r w:rsidRPr="00DE278A">
        <w:t xml:space="preserve">FWD- </w:t>
      </w:r>
      <w:r w:rsidR="003E3D3A">
        <w:t>(</w:t>
      </w:r>
      <w:proofErr w:type="spellStart"/>
      <w:r w:rsidR="003E3D3A">
        <w:t>e.g</w:t>
      </w:r>
      <w:proofErr w:type="spellEnd"/>
      <w:r w:rsidR="003E3D3A">
        <w:t xml:space="preserve"> </w:t>
      </w:r>
      <w:proofErr w:type="spellStart"/>
      <w:r w:rsidRPr="00DE278A">
        <w:t>Permobil</w:t>
      </w:r>
      <w:proofErr w:type="spellEnd"/>
      <w:r w:rsidRPr="00DE278A">
        <w:t xml:space="preserve"> F</w:t>
      </w:r>
      <w:r w:rsidR="003E3D3A">
        <w:t>3</w:t>
      </w:r>
      <w:r w:rsidRPr="00DE278A">
        <w:t>, Quantum 4 Front</w:t>
      </w:r>
      <w:r w:rsidR="00892FB7">
        <w:t>)</w:t>
      </w:r>
    </w:p>
    <w:p w14:paraId="6FF1EB6D" w14:textId="4C0EBF3B" w:rsidR="00D67A7F" w:rsidRPr="00DE278A" w:rsidRDefault="00D67A7F" w:rsidP="009A33FE">
      <w:pPr>
        <w:spacing w:after="0" w:line="240" w:lineRule="auto"/>
      </w:pPr>
      <w:r w:rsidRPr="00DE278A">
        <w:t>MWD/CWD</w:t>
      </w:r>
      <w:r w:rsidR="00DC43EF" w:rsidRPr="00DE278A">
        <w:t xml:space="preserve">- </w:t>
      </w:r>
      <w:r w:rsidR="00892FB7">
        <w:t xml:space="preserve">(e.g. </w:t>
      </w:r>
      <w:proofErr w:type="spellStart"/>
      <w:r w:rsidR="00DC43EF" w:rsidRPr="00DE278A">
        <w:t>Permobil</w:t>
      </w:r>
      <w:proofErr w:type="spellEnd"/>
      <w:r w:rsidR="00DC43EF" w:rsidRPr="00DE278A">
        <w:t xml:space="preserve"> M3, Quantum Q6Edge</w:t>
      </w:r>
      <w:r w:rsidR="00DE278A" w:rsidRPr="00DE278A">
        <w:t>/</w:t>
      </w:r>
      <w:proofErr w:type="spellStart"/>
      <w:r w:rsidR="00DE278A" w:rsidRPr="00DE278A">
        <w:t>Stretto</w:t>
      </w:r>
      <w:proofErr w:type="spellEnd"/>
      <w:r w:rsidR="00DC43EF" w:rsidRPr="00DE278A">
        <w:t xml:space="preserve">, Invacare TDX, Sunrise </w:t>
      </w:r>
      <w:r w:rsidR="00311685">
        <w:t>Q</w:t>
      </w:r>
      <w:r w:rsidR="00DC43EF" w:rsidRPr="00DE278A">
        <w:t>500</w:t>
      </w:r>
      <w:r w:rsidR="00892FB7">
        <w:t>M</w:t>
      </w:r>
      <w:r w:rsidR="00DC43EF" w:rsidRPr="00DE278A">
        <w:t>/</w:t>
      </w:r>
      <w:r w:rsidR="00311685">
        <w:t>Q</w:t>
      </w:r>
      <w:r w:rsidR="00DC43EF" w:rsidRPr="00DE278A">
        <w:t>700</w:t>
      </w:r>
      <w:r w:rsidR="00892FB7">
        <w:t>M)</w:t>
      </w:r>
    </w:p>
    <w:p w14:paraId="31452CE9" w14:textId="7B13CEBB" w:rsidR="00DE278A" w:rsidRPr="00DE278A" w:rsidRDefault="00DE278A" w:rsidP="009A33FE">
      <w:pPr>
        <w:spacing w:after="0" w:line="240" w:lineRule="auto"/>
      </w:pPr>
      <w:r w:rsidRPr="00DE278A">
        <w:t xml:space="preserve">RWD- </w:t>
      </w:r>
      <w:r w:rsidR="00892FB7">
        <w:t xml:space="preserve">(e.g. </w:t>
      </w:r>
      <w:r w:rsidRPr="00DE278A">
        <w:t>Invacare Storm, Quantum Rival, Sunrise Quickie P222</w:t>
      </w:r>
      <w:r w:rsidR="00892FB7">
        <w:t>)</w:t>
      </w:r>
    </w:p>
    <w:p w14:paraId="1C4F205F" w14:textId="77777777" w:rsidR="003D1015" w:rsidRPr="00DE278A" w:rsidRDefault="003D1015" w:rsidP="00B6748E">
      <w:pPr>
        <w:spacing w:after="0" w:line="240" w:lineRule="auto"/>
        <w:ind w:left="1800" w:hanging="1800"/>
      </w:pPr>
    </w:p>
    <w:p w14:paraId="6306AB4D" w14:textId="32CDCF14" w:rsidR="003D1015" w:rsidRPr="00DE278A" w:rsidRDefault="00B6748E" w:rsidP="003D1015">
      <w:pPr>
        <w:spacing w:after="0" w:line="240" w:lineRule="auto"/>
        <w:ind w:left="1800" w:hanging="1800"/>
      </w:pPr>
      <w:r w:rsidRPr="00DE278A">
        <w:rPr>
          <w:b/>
          <w:bCs/>
        </w:rPr>
        <w:t xml:space="preserve">Equipment Set Up: </w:t>
      </w:r>
      <w:r w:rsidR="00AA06AD" w:rsidRPr="00DE278A">
        <w:t xml:space="preserve">Verify PWC programming is comparable and appropriate for slow indoor and fast indoor speeds for activity. </w:t>
      </w:r>
    </w:p>
    <w:p w14:paraId="5691CE9C" w14:textId="11E696F8" w:rsidR="00B6748E" w:rsidRPr="00DE278A" w:rsidRDefault="00B6748E" w:rsidP="00B6748E">
      <w:pPr>
        <w:spacing w:after="0" w:line="240" w:lineRule="auto"/>
        <w:rPr>
          <w:b/>
          <w:bCs/>
        </w:rPr>
      </w:pPr>
    </w:p>
    <w:p w14:paraId="48E3731C" w14:textId="10BFF8F4" w:rsidR="00B6748E" w:rsidRPr="00DE278A" w:rsidRDefault="00B6748E" w:rsidP="00DE278A">
      <w:pPr>
        <w:spacing w:after="0" w:line="240" w:lineRule="auto"/>
        <w:rPr>
          <w:b/>
          <w:bCs/>
        </w:rPr>
      </w:pPr>
      <w:r w:rsidRPr="00DE278A">
        <w:rPr>
          <w:b/>
          <w:bCs/>
        </w:rPr>
        <w:t xml:space="preserve">Learning Objectives: </w:t>
      </w:r>
    </w:p>
    <w:p w14:paraId="0EBA7998" w14:textId="77777777" w:rsidR="00D457AC" w:rsidRPr="00DE278A" w:rsidRDefault="00221945" w:rsidP="001F3849">
      <w:pPr>
        <w:pStyle w:val="ListParagraph"/>
        <w:numPr>
          <w:ilvl w:val="0"/>
          <w:numId w:val="24"/>
        </w:numPr>
      </w:pPr>
      <w:r w:rsidRPr="00DE278A">
        <w:t xml:space="preserve">Discuss </w:t>
      </w:r>
      <w:r w:rsidR="003B5870" w:rsidRPr="00DE278A">
        <w:t>differences</w:t>
      </w:r>
      <w:r w:rsidR="000048F0" w:rsidRPr="00DE278A">
        <w:t xml:space="preserve"> in functionality between front, mid/center, rear wheel drive </w:t>
      </w:r>
      <w:r w:rsidR="00D457AC" w:rsidRPr="00DE278A">
        <w:t xml:space="preserve">wheelchair configurations. </w:t>
      </w:r>
    </w:p>
    <w:p w14:paraId="7F2D5FE7" w14:textId="77777777" w:rsidR="00205A69" w:rsidRPr="00DE278A" w:rsidRDefault="00205A69" w:rsidP="001F3849">
      <w:pPr>
        <w:pStyle w:val="ListParagraph"/>
        <w:numPr>
          <w:ilvl w:val="0"/>
          <w:numId w:val="24"/>
        </w:numPr>
      </w:pPr>
      <w:r w:rsidRPr="00DE278A">
        <w:t xml:space="preserve">Measure turning radius and overall length of a wheelchair base. </w:t>
      </w:r>
    </w:p>
    <w:p w14:paraId="349A120E" w14:textId="2A98356C" w:rsidR="00B6748E" w:rsidRPr="00DE278A" w:rsidRDefault="006E6797" w:rsidP="00DE278A">
      <w:pPr>
        <w:spacing w:after="0" w:line="240" w:lineRule="auto"/>
        <w:rPr>
          <w:b/>
          <w:bCs/>
        </w:rPr>
      </w:pPr>
      <w:r w:rsidRPr="00DE278A">
        <w:rPr>
          <w:b/>
          <w:bCs/>
        </w:rPr>
        <w:t xml:space="preserve">Student Activity: </w:t>
      </w:r>
    </w:p>
    <w:p w14:paraId="6076DC59" w14:textId="77777777" w:rsidR="002F3999" w:rsidRPr="00DE278A" w:rsidRDefault="006E6797" w:rsidP="006E6797">
      <w:r w:rsidRPr="00DE278A">
        <w:t xml:space="preserve">Use each </w:t>
      </w:r>
      <w:r w:rsidR="00AD45E4" w:rsidRPr="00DE278A">
        <w:t>PWC drive wheel configuration (front, mid/center, rear)</w:t>
      </w:r>
    </w:p>
    <w:p w14:paraId="1EBF27B0" w14:textId="77777777" w:rsidR="00D14CAD" w:rsidRPr="00DE278A" w:rsidRDefault="00D14CAD" w:rsidP="001F3849">
      <w:pPr>
        <w:pStyle w:val="ListParagraph"/>
        <w:numPr>
          <w:ilvl w:val="0"/>
          <w:numId w:val="21"/>
        </w:numPr>
      </w:pPr>
      <w:r w:rsidRPr="00DE278A">
        <w:t xml:space="preserve">Drive </w:t>
      </w:r>
      <w:r w:rsidR="00A67FEA" w:rsidRPr="00DE278A">
        <w:t xml:space="preserve">the </w:t>
      </w:r>
      <w:r w:rsidR="00FA6868" w:rsidRPr="00DE278A">
        <w:t>wheelchair forward</w:t>
      </w:r>
      <w:r w:rsidRPr="00DE278A">
        <w:t xml:space="preserve"> and </w:t>
      </w:r>
      <w:r w:rsidR="00A67FEA" w:rsidRPr="00DE278A">
        <w:t>backwards</w:t>
      </w:r>
      <w:r w:rsidRPr="00DE278A">
        <w:t xml:space="preserve">. Note your observations moving at different speeds and staying your course. </w:t>
      </w:r>
    </w:p>
    <w:p w14:paraId="79BA5E76" w14:textId="742E40C3" w:rsidR="00B80212" w:rsidRPr="00DE278A" w:rsidRDefault="00C72743" w:rsidP="001F3849">
      <w:pPr>
        <w:pStyle w:val="ListParagraph"/>
        <w:numPr>
          <w:ilvl w:val="0"/>
          <w:numId w:val="21"/>
        </w:numPr>
      </w:pPr>
      <w:r w:rsidRPr="00DE278A">
        <w:t>Inside marked square</w:t>
      </w:r>
      <w:r w:rsidR="00FA6868" w:rsidRPr="00DE278A">
        <w:t xml:space="preserve"> </w:t>
      </w:r>
      <w:r w:rsidR="00FF1CC7" w:rsidRPr="00DE278A">
        <w:t>t</w:t>
      </w:r>
      <w:r w:rsidRPr="00DE278A">
        <w:t>urn</w:t>
      </w:r>
      <w:r w:rsidR="00FF1CC7" w:rsidRPr="00DE278A">
        <w:t xml:space="preserve"> 90-degree</w:t>
      </w:r>
      <w:r w:rsidR="006E6797" w:rsidRPr="00DE278A">
        <w:t>, 180</w:t>
      </w:r>
      <w:r w:rsidR="00FF1CC7" w:rsidRPr="00DE278A">
        <w:t>-</w:t>
      </w:r>
      <w:r w:rsidR="006E6797" w:rsidRPr="00DE278A">
        <w:t>degree and 360</w:t>
      </w:r>
      <w:r w:rsidR="00FF1CC7" w:rsidRPr="00DE278A">
        <w:t>-</w:t>
      </w:r>
      <w:r w:rsidR="006E6797" w:rsidRPr="00DE278A">
        <w:t>degree turn</w:t>
      </w:r>
      <w:r w:rsidR="00FF1CC7" w:rsidRPr="00DE278A">
        <w:t>.</w:t>
      </w:r>
      <w:r w:rsidR="006E6797" w:rsidRPr="00DE278A">
        <w:t xml:space="preserve">  </w:t>
      </w:r>
      <w:r w:rsidR="00E22C6E" w:rsidRPr="00DE278A">
        <w:t>Compare “footprint” between different wheelchair configurations.</w:t>
      </w:r>
    </w:p>
    <w:p w14:paraId="15B37E5A" w14:textId="7D0C91AE" w:rsidR="00B6748E" w:rsidRPr="00DE278A" w:rsidRDefault="00B6748E" w:rsidP="00DE278A">
      <w:pPr>
        <w:spacing w:after="0" w:line="240" w:lineRule="auto"/>
      </w:pPr>
      <w:r w:rsidRPr="00DE278A">
        <w:rPr>
          <w:b/>
          <w:bCs/>
        </w:rPr>
        <w:t>Lab Assignment:</w:t>
      </w:r>
      <w:r w:rsidRPr="00DE278A">
        <w:t xml:space="preserve"> </w:t>
      </w:r>
    </w:p>
    <w:p w14:paraId="52C26010" w14:textId="0CF4720C" w:rsidR="009858A2" w:rsidRPr="00DE278A" w:rsidRDefault="00944E7B" w:rsidP="001F3849">
      <w:pPr>
        <w:pStyle w:val="ListParagraph"/>
        <w:numPr>
          <w:ilvl w:val="0"/>
          <w:numId w:val="22"/>
        </w:numPr>
        <w:spacing w:after="160" w:line="259" w:lineRule="auto"/>
        <w:rPr>
          <w:b/>
          <w:bCs/>
          <w:caps/>
        </w:rPr>
      </w:pPr>
      <w:r w:rsidRPr="00DE278A">
        <w:t xml:space="preserve">Note </w:t>
      </w:r>
      <w:r w:rsidR="001675B5" w:rsidRPr="00DE278A">
        <w:t xml:space="preserve">and describe observations and considerations when decision making with individuals </w:t>
      </w:r>
      <w:r w:rsidR="00994E3E" w:rsidRPr="00DE278A">
        <w:t xml:space="preserve">who </w:t>
      </w:r>
      <w:r w:rsidR="009606DE" w:rsidRPr="00DE278A">
        <w:t>reside i</w:t>
      </w:r>
      <w:r w:rsidR="00994E3E" w:rsidRPr="00DE278A">
        <w:t xml:space="preserve">n “small houses” </w:t>
      </w:r>
      <w:r w:rsidR="009606DE" w:rsidRPr="00DE278A">
        <w:t xml:space="preserve">e.g. </w:t>
      </w:r>
      <w:r w:rsidR="00994E3E" w:rsidRPr="00DE278A">
        <w:t>mobile homes and apartments</w:t>
      </w:r>
      <w:r w:rsidR="009606DE" w:rsidRPr="00DE278A">
        <w:t xml:space="preserve"> and/or have small spaces they need to routinely navigate e.g. </w:t>
      </w:r>
      <w:r w:rsidR="00211507" w:rsidRPr="00DE278A">
        <w:t>van, public bus, small workstation, or bathroom</w:t>
      </w:r>
      <w:r w:rsidR="000D74A9" w:rsidRPr="00DE278A">
        <w:t>.</w:t>
      </w:r>
    </w:p>
    <w:p w14:paraId="567320C6" w14:textId="585FB053" w:rsidR="00944E7B" w:rsidRPr="00E22C6E" w:rsidRDefault="000D74A9" w:rsidP="001F3849">
      <w:pPr>
        <w:pStyle w:val="ListParagraph"/>
        <w:numPr>
          <w:ilvl w:val="0"/>
          <w:numId w:val="22"/>
        </w:numPr>
        <w:spacing w:after="160" w:line="259" w:lineRule="auto"/>
        <w:rPr>
          <w:b/>
          <w:bCs/>
          <w:caps/>
          <w:sz w:val="28"/>
          <w:szCs w:val="28"/>
        </w:rPr>
      </w:pPr>
      <w:r w:rsidRPr="00DE278A">
        <w:t xml:space="preserve">What information from this activity </w:t>
      </w:r>
      <w:r w:rsidR="00F91F7D" w:rsidRPr="00DE278A">
        <w:t xml:space="preserve">will influence your selection process for identifying an appropriate wheelchair for your “paper </w:t>
      </w:r>
      <w:r w:rsidR="00FA6868" w:rsidRPr="00DE278A">
        <w:t>patient”?</w:t>
      </w:r>
      <w:r w:rsidR="00944E7B" w:rsidRPr="00E22C6E">
        <w:rPr>
          <w:b/>
          <w:bCs/>
          <w:caps/>
          <w:sz w:val="28"/>
          <w:szCs w:val="28"/>
        </w:rPr>
        <w:br w:type="page"/>
      </w:r>
    </w:p>
    <w:p w14:paraId="5353E67C" w14:textId="67A4E7D1" w:rsidR="00B6748E" w:rsidRDefault="00B6748E" w:rsidP="00B6748E">
      <w:pPr>
        <w:spacing w:after="0" w:line="240" w:lineRule="auto"/>
        <w:rPr>
          <w:b/>
          <w:bCs/>
          <w:caps/>
          <w:sz w:val="28"/>
          <w:szCs w:val="28"/>
        </w:rPr>
      </w:pPr>
      <w:r w:rsidRPr="00625D44">
        <w:rPr>
          <w:b/>
          <w:bCs/>
          <w:caps/>
          <w:sz w:val="28"/>
          <w:szCs w:val="28"/>
        </w:rPr>
        <w:t xml:space="preserve">STATION </w:t>
      </w:r>
      <w:r w:rsidR="00A77B88">
        <w:rPr>
          <w:b/>
          <w:bCs/>
          <w:caps/>
          <w:sz w:val="28"/>
          <w:szCs w:val="28"/>
        </w:rPr>
        <w:t xml:space="preserve">8: </w:t>
      </w:r>
      <w:bookmarkStart w:id="0" w:name="_Hlk43558240"/>
      <w:r w:rsidR="00A77B88" w:rsidRPr="00A77B88">
        <w:rPr>
          <w:b/>
          <w:bCs/>
          <w:caps/>
          <w:sz w:val="28"/>
          <w:szCs w:val="28"/>
        </w:rPr>
        <w:t>P</w:t>
      </w:r>
      <w:r w:rsidR="00A77B88">
        <w:rPr>
          <w:b/>
          <w:bCs/>
          <w:caps/>
          <w:sz w:val="28"/>
          <w:szCs w:val="28"/>
        </w:rPr>
        <w:t>MD</w:t>
      </w:r>
      <w:r w:rsidR="00A77B88" w:rsidRPr="00A77B88">
        <w:rPr>
          <w:b/>
          <w:bCs/>
          <w:caps/>
          <w:sz w:val="28"/>
          <w:szCs w:val="28"/>
        </w:rPr>
        <w:t xml:space="preserve"> -Understanding Technology </w:t>
      </w:r>
      <w:r w:rsidR="00BE5701">
        <w:rPr>
          <w:b/>
          <w:bCs/>
          <w:caps/>
          <w:sz w:val="28"/>
          <w:szCs w:val="28"/>
        </w:rPr>
        <w:t>Positioning Features</w:t>
      </w:r>
      <w:bookmarkEnd w:id="0"/>
    </w:p>
    <w:p w14:paraId="54BE1264" w14:textId="77777777" w:rsidR="00B6748E" w:rsidRPr="00625D44" w:rsidRDefault="00B6748E" w:rsidP="00B6748E">
      <w:pPr>
        <w:spacing w:after="0" w:line="240" w:lineRule="auto"/>
        <w:rPr>
          <w:b/>
          <w:bCs/>
          <w:caps/>
          <w:sz w:val="28"/>
          <w:szCs w:val="28"/>
        </w:rPr>
      </w:pPr>
    </w:p>
    <w:p w14:paraId="600168B9" w14:textId="0555C588" w:rsidR="00B6748E" w:rsidRPr="00715E17" w:rsidRDefault="00B6748E" w:rsidP="00A92F88">
      <w:pPr>
        <w:spacing w:after="0" w:line="240" w:lineRule="auto"/>
        <w:ind w:left="1440" w:hanging="1440"/>
      </w:pPr>
      <w:r>
        <w:rPr>
          <w:b/>
          <w:bCs/>
        </w:rPr>
        <w:t xml:space="preserve">Station Set Up: </w:t>
      </w:r>
      <w:r w:rsidR="003E2589">
        <w:t xml:space="preserve">Make available multiple </w:t>
      </w:r>
      <w:r w:rsidR="00CE661E">
        <w:t>P</w:t>
      </w:r>
      <w:r w:rsidR="00715E17">
        <w:t xml:space="preserve">WCs </w:t>
      </w:r>
      <w:r w:rsidR="00A92F88">
        <w:t xml:space="preserve">(FWD, MWD, or RWD) </w:t>
      </w:r>
      <w:r w:rsidR="00715E17">
        <w:t xml:space="preserve">with </w:t>
      </w:r>
      <w:r w:rsidR="006144B8">
        <w:t xml:space="preserve">multiple power </w:t>
      </w:r>
      <w:r w:rsidR="00863AA2">
        <w:t xml:space="preserve">positioning features </w:t>
      </w:r>
      <w:r w:rsidR="006144B8">
        <w:t xml:space="preserve">seat functions - </w:t>
      </w:r>
      <w:r w:rsidR="00F717E1">
        <w:t>tilt, recline, elevating leg rests, power seat elevation, and standing</w:t>
      </w:r>
      <w:r w:rsidR="00133D47">
        <w:t xml:space="preserve"> (</w:t>
      </w:r>
      <w:r w:rsidR="00A92F88">
        <w:t xml:space="preserve">e.g. </w:t>
      </w:r>
      <w:proofErr w:type="spellStart"/>
      <w:r w:rsidR="00584827">
        <w:t>Permobil</w:t>
      </w:r>
      <w:proofErr w:type="spellEnd"/>
      <w:r w:rsidR="00584827">
        <w:t xml:space="preserve"> F5 Corpus VS, Invacare </w:t>
      </w:r>
      <w:proofErr w:type="spellStart"/>
      <w:r w:rsidR="00584827">
        <w:t>Rovi</w:t>
      </w:r>
      <w:proofErr w:type="spellEnd"/>
      <w:r w:rsidR="00584827">
        <w:t xml:space="preserve"> A3</w:t>
      </w:r>
      <w:r w:rsidR="00CE661E">
        <w:t xml:space="preserve"> 9)</w:t>
      </w:r>
    </w:p>
    <w:p w14:paraId="52FDD01A" w14:textId="77777777" w:rsidR="00F717E1" w:rsidRDefault="00F717E1" w:rsidP="00B6748E">
      <w:pPr>
        <w:spacing w:after="0" w:line="240" w:lineRule="auto"/>
        <w:rPr>
          <w:b/>
          <w:bCs/>
        </w:rPr>
      </w:pPr>
    </w:p>
    <w:p w14:paraId="311B6E3B" w14:textId="2600A11F" w:rsidR="00B6748E" w:rsidRDefault="00B6748E" w:rsidP="00B6748E">
      <w:pPr>
        <w:spacing w:after="0" w:line="240" w:lineRule="auto"/>
        <w:rPr>
          <w:b/>
          <w:bCs/>
        </w:rPr>
      </w:pPr>
      <w:r>
        <w:rPr>
          <w:b/>
          <w:bCs/>
        </w:rPr>
        <w:t xml:space="preserve">Equipment Set Up: </w:t>
      </w:r>
      <w:r w:rsidR="00EC507B" w:rsidRPr="00EC507B">
        <w:t xml:space="preserve">Ensure all WC’s are properly programmed for operating power </w:t>
      </w:r>
      <w:r w:rsidR="009468BD">
        <w:t>positioning features</w:t>
      </w:r>
      <w:r w:rsidR="00EC507B" w:rsidRPr="00EC507B">
        <w:t>.</w:t>
      </w:r>
    </w:p>
    <w:p w14:paraId="61A2D5F5" w14:textId="77777777" w:rsidR="00B6748E" w:rsidRDefault="00B6748E" w:rsidP="00B6748E">
      <w:pPr>
        <w:spacing w:after="0" w:line="240" w:lineRule="auto"/>
        <w:rPr>
          <w:b/>
          <w:bCs/>
        </w:rPr>
      </w:pPr>
    </w:p>
    <w:p w14:paraId="4EC10855" w14:textId="77777777" w:rsidR="00B6748E" w:rsidRDefault="00B6748E" w:rsidP="00DE278A">
      <w:pPr>
        <w:spacing w:after="0" w:line="240" w:lineRule="auto"/>
        <w:rPr>
          <w:b/>
          <w:bCs/>
        </w:rPr>
      </w:pPr>
      <w:r>
        <w:rPr>
          <w:b/>
          <w:bCs/>
        </w:rPr>
        <w:t xml:space="preserve">Learning Objectives: </w:t>
      </w:r>
    </w:p>
    <w:p w14:paraId="7EBF5135" w14:textId="43E1C391" w:rsidR="00B6748E" w:rsidRDefault="00F701CD" w:rsidP="001F3849">
      <w:pPr>
        <w:pStyle w:val="ListParagraph"/>
        <w:numPr>
          <w:ilvl w:val="0"/>
          <w:numId w:val="26"/>
        </w:numPr>
        <w:spacing w:after="0" w:line="240" w:lineRule="auto"/>
      </w:pPr>
      <w:r>
        <w:t xml:space="preserve">Name </w:t>
      </w:r>
      <w:r w:rsidR="00F80355">
        <w:t xml:space="preserve">two indications and contraindications for each </w:t>
      </w:r>
      <w:r w:rsidR="00A914E7">
        <w:t>power positioning feature</w:t>
      </w:r>
      <w:r w:rsidR="00F80355">
        <w:t xml:space="preserve">. </w:t>
      </w:r>
    </w:p>
    <w:p w14:paraId="4477E4B5" w14:textId="02887DAE" w:rsidR="00F80355" w:rsidRDefault="0000495B" w:rsidP="001F3849">
      <w:pPr>
        <w:pStyle w:val="ListParagraph"/>
        <w:numPr>
          <w:ilvl w:val="0"/>
          <w:numId w:val="26"/>
        </w:numPr>
        <w:spacing w:after="0" w:line="240" w:lineRule="auto"/>
      </w:pPr>
      <w:r>
        <w:t xml:space="preserve">Describe two </w:t>
      </w:r>
      <w:r w:rsidR="00B17102">
        <w:t>interface</w:t>
      </w:r>
      <w:r>
        <w:t xml:space="preserve"> methods for </w:t>
      </w:r>
      <w:r w:rsidR="00A914E7">
        <w:t>power positioning features</w:t>
      </w:r>
      <w:r>
        <w:t xml:space="preserve">. </w:t>
      </w:r>
    </w:p>
    <w:p w14:paraId="7F989142" w14:textId="77777777" w:rsidR="0000495B" w:rsidRPr="00F701CD" w:rsidRDefault="0000495B" w:rsidP="0000495B">
      <w:pPr>
        <w:pStyle w:val="ListParagraph"/>
        <w:spacing w:after="0" w:line="240" w:lineRule="auto"/>
        <w:ind w:left="360"/>
      </w:pPr>
    </w:p>
    <w:p w14:paraId="17AD0DD1" w14:textId="03FE7342" w:rsidR="006E0A59" w:rsidRDefault="006E0A59" w:rsidP="00B6748E">
      <w:pPr>
        <w:spacing w:after="0" w:line="240" w:lineRule="auto"/>
        <w:rPr>
          <w:b/>
          <w:bCs/>
        </w:rPr>
      </w:pPr>
      <w:r>
        <w:rPr>
          <w:b/>
          <w:bCs/>
        </w:rPr>
        <w:t xml:space="preserve">Student Activity: </w:t>
      </w:r>
    </w:p>
    <w:p w14:paraId="4A7E9627" w14:textId="78B7F3C1" w:rsidR="008E2B15" w:rsidRDefault="0011474D" w:rsidP="001F3849">
      <w:pPr>
        <w:pStyle w:val="ListParagraph"/>
        <w:numPr>
          <w:ilvl w:val="0"/>
          <w:numId w:val="27"/>
        </w:numPr>
        <w:spacing w:after="0" w:line="240" w:lineRule="auto"/>
      </w:pPr>
      <w:r>
        <w:t xml:space="preserve">Given limited time, take turns trying the different </w:t>
      </w:r>
      <w:r w:rsidR="00A914E7">
        <w:t>power positioning features</w:t>
      </w:r>
      <w:r>
        <w:t xml:space="preserve">. Please speak out loud your experience so that your lab mates might learn in the event they do not have time to trial each seating function. </w:t>
      </w:r>
    </w:p>
    <w:p w14:paraId="74A99FBB" w14:textId="21B24C06" w:rsidR="008E2B15" w:rsidRDefault="008E2B15" w:rsidP="001F3849">
      <w:pPr>
        <w:pStyle w:val="ListParagraph"/>
        <w:numPr>
          <w:ilvl w:val="0"/>
          <w:numId w:val="27"/>
        </w:numPr>
        <w:spacing w:after="0" w:line="240" w:lineRule="auto"/>
      </w:pPr>
      <w:r>
        <w:t>N</w:t>
      </w:r>
      <w:r w:rsidR="0011474D">
        <w:t xml:space="preserve">ote how long it takes to move </w:t>
      </w:r>
      <w:r>
        <w:t xml:space="preserve">in and out of the full range of each position. Consider </w:t>
      </w:r>
      <w:r w:rsidR="00F35582">
        <w:t xml:space="preserve">your recommendations for frequency and duration of weight shifts and how that might impact a person’s productivity. </w:t>
      </w:r>
    </w:p>
    <w:p w14:paraId="501B4CE3" w14:textId="052EB072" w:rsidR="009A01FB" w:rsidRDefault="009A01FB" w:rsidP="001F3849">
      <w:pPr>
        <w:pStyle w:val="ListParagraph"/>
        <w:numPr>
          <w:ilvl w:val="0"/>
          <w:numId w:val="27"/>
        </w:numPr>
        <w:spacing w:after="0" w:line="240" w:lineRule="auto"/>
      </w:pPr>
      <w:r>
        <w:t xml:space="preserve">Note at what point in the range of motion was a shift of weight noted. </w:t>
      </w:r>
    </w:p>
    <w:p w14:paraId="0FB20427" w14:textId="5278EBE4" w:rsidR="006E0A59" w:rsidRDefault="0011474D" w:rsidP="00B6748E">
      <w:pPr>
        <w:spacing w:after="0" w:line="240" w:lineRule="auto"/>
        <w:rPr>
          <w:b/>
          <w:bCs/>
        </w:rPr>
      </w:pPr>
      <w:r w:rsidRPr="0011474D">
        <w:t xml:space="preserve"> </w:t>
      </w:r>
    </w:p>
    <w:p w14:paraId="67F24D39" w14:textId="77777777" w:rsidR="009A01FB" w:rsidRPr="00DE278A" w:rsidRDefault="00B6748E" w:rsidP="00DE278A">
      <w:pPr>
        <w:spacing w:after="0" w:line="240" w:lineRule="auto"/>
        <w:rPr>
          <w:b/>
          <w:bCs/>
        </w:rPr>
      </w:pPr>
      <w:r w:rsidRPr="00DE44F4">
        <w:rPr>
          <w:b/>
          <w:bCs/>
        </w:rPr>
        <w:t>Lab Assignment:</w:t>
      </w:r>
      <w:r w:rsidRPr="00DE278A">
        <w:rPr>
          <w:b/>
          <w:bCs/>
        </w:rPr>
        <w:t xml:space="preserve"> </w:t>
      </w:r>
    </w:p>
    <w:p w14:paraId="2F6FBAC7" w14:textId="77777777" w:rsidR="001B1E35" w:rsidRDefault="00B6748E" w:rsidP="001F3849">
      <w:pPr>
        <w:pStyle w:val="ListParagraph"/>
        <w:numPr>
          <w:ilvl w:val="0"/>
          <w:numId w:val="28"/>
        </w:numPr>
      </w:pPr>
      <w:r>
        <w:t xml:space="preserve">Record your observations from the activities above. </w:t>
      </w:r>
    </w:p>
    <w:p w14:paraId="0C9B5219" w14:textId="548E8C7D" w:rsidR="00B6748E" w:rsidRDefault="005444CF" w:rsidP="001F3849">
      <w:pPr>
        <w:pStyle w:val="ListParagraph"/>
        <w:numPr>
          <w:ilvl w:val="1"/>
          <w:numId w:val="28"/>
        </w:numPr>
        <w:ind w:left="720"/>
      </w:pPr>
      <w:r>
        <w:t xml:space="preserve">Include </w:t>
      </w:r>
      <w:r w:rsidR="00187470">
        <w:t>comparisons of how long each f</w:t>
      </w:r>
      <w:r w:rsidR="00A914E7">
        <w:t>eature</w:t>
      </w:r>
      <w:r w:rsidR="00187470">
        <w:t xml:space="preserve"> took </w:t>
      </w:r>
      <w:r w:rsidR="00A914E7">
        <w:t>to</w:t>
      </w:r>
      <w:r w:rsidR="00187470">
        <w:t xml:space="preserve"> reach and return from full </w:t>
      </w:r>
      <w:r w:rsidR="001B1E35">
        <w:t xml:space="preserve">range of each position. </w:t>
      </w:r>
    </w:p>
    <w:p w14:paraId="123EAF27" w14:textId="7706C2B2" w:rsidR="005444CF" w:rsidRDefault="001B1E35" w:rsidP="001F3849">
      <w:pPr>
        <w:pStyle w:val="ListParagraph"/>
        <w:numPr>
          <w:ilvl w:val="1"/>
          <w:numId w:val="28"/>
        </w:numPr>
        <w:ind w:left="720"/>
      </w:pPr>
      <w:r>
        <w:t xml:space="preserve">Compare overall space requirements for each </w:t>
      </w:r>
      <w:r w:rsidR="00A914E7">
        <w:t>positioning feature</w:t>
      </w:r>
      <w:r>
        <w:t xml:space="preserve"> </w:t>
      </w:r>
      <w:r w:rsidR="00797B4C">
        <w:t>moving through entire range of each position.</w:t>
      </w:r>
    </w:p>
    <w:p w14:paraId="6B338702" w14:textId="1299BC63" w:rsidR="00B6748E" w:rsidRPr="00DE278A" w:rsidRDefault="009A01FB" w:rsidP="001F3849">
      <w:pPr>
        <w:pStyle w:val="ListParagraph"/>
        <w:numPr>
          <w:ilvl w:val="0"/>
          <w:numId w:val="28"/>
        </w:numPr>
        <w:spacing w:after="160" w:line="259" w:lineRule="auto"/>
        <w:rPr>
          <w:caps/>
          <w:sz w:val="28"/>
          <w:szCs w:val="28"/>
        </w:rPr>
      </w:pPr>
      <w:r w:rsidRPr="00DE278A">
        <w:t>What information from this activity will influence your selection process for identifying an appropriate wheelchair for your “paper patient”?</w:t>
      </w:r>
      <w:r w:rsidR="00B6748E" w:rsidRPr="00DE278A">
        <w:rPr>
          <w:caps/>
          <w:sz w:val="28"/>
          <w:szCs w:val="28"/>
        </w:rPr>
        <w:br w:type="page"/>
      </w:r>
    </w:p>
    <w:p w14:paraId="12DCFB96" w14:textId="7523AF6A" w:rsidR="00B6748E" w:rsidRDefault="00B6748E" w:rsidP="004C79B8">
      <w:pPr>
        <w:spacing w:after="0" w:line="240" w:lineRule="auto"/>
        <w:rPr>
          <w:b/>
          <w:bCs/>
          <w:caps/>
          <w:sz w:val="28"/>
          <w:szCs w:val="28"/>
        </w:rPr>
      </w:pPr>
      <w:r w:rsidRPr="00625D44">
        <w:rPr>
          <w:b/>
          <w:bCs/>
          <w:caps/>
          <w:sz w:val="28"/>
          <w:szCs w:val="28"/>
        </w:rPr>
        <w:t xml:space="preserve">STATION </w:t>
      </w:r>
      <w:r w:rsidR="004C79B8">
        <w:rPr>
          <w:b/>
          <w:bCs/>
          <w:caps/>
          <w:sz w:val="28"/>
          <w:szCs w:val="28"/>
        </w:rPr>
        <w:t>9</w:t>
      </w:r>
      <w:r w:rsidRPr="00625D44">
        <w:rPr>
          <w:b/>
          <w:bCs/>
          <w:caps/>
          <w:sz w:val="28"/>
          <w:szCs w:val="28"/>
        </w:rPr>
        <w:t>:</w:t>
      </w:r>
      <w:r>
        <w:rPr>
          <w:b/>
          <w:bCs/>
          <w:caps/>
          <w:sz w:val="28"/>
          <w:szCs w:val="28"/>
        </w:rPr>
        <w:t xml:space="preserve"> </w:t>
      </w:r>
      <w:r w:rsidR="004C79B8">
        <w:rPr>
          <w:b/>
          <w:bCs/>
          <w:caps/>
          <w:sz w:val="28"/>
          <w:szCs w:val="28"/>
        </w:rPr>
        <w:t>Primary Support</w:t>
      </w:r>
      <w:r w:rsidR="00092B37">
        <w:rPr>
          <w:b/>
          <w:bCs/>
          <w:caps/>
          <w:sz w:val="28"/>
          <w:szCs w:val="28"/>
        </w:rPr>
        <w:t xml:space="preserve"> Surface</w:t>
      </w:r>
      <w:r w:rsidR="004C79B8">
        <w:rPr>
          <w:b/>
          <w:bCs/>
          <w:caps/>
          <w:sz w:val="28"/>
          <w:szCs w:val="28"/>
        </w:rPr>
        <w:t>s</w:t>
      </w:r>
    </w:p>
    <w:p w14:paraId="42AC619D" w14:textId="77777777" w:rsidR="00B6748E" w:rsidRPr="00625D44" w:rsidRDefault="00B6748E" w:rsidP="00B6748E">
      <w:pPr>
        <w:spacing w:after="0" w:line="240" w:lineRule="auto"/>
        <w:rPr>
          <w:b/>
          <w:bCs/>
          <w:caps/>
          <w:sz w:val="28"/>
          <w:szCs w:val="28"/>
        </w:rPr>
      </w:pPr>
    </w:p>
    <w:p w14:paraId="6A299FBF" w14:textId="5F707481" w:rsidR="00B6748E" w:rsidRDefault="00B6748E" w:rsidP="00B6748E">
      <w:pPr>
        <w:spacing w:after="0" w:line="240" w:lineRule="auto"/>
        <w:ind w:left="1800" w:hanging="1800"/>
      </w:pPr>
      <w:r>
        <w:rPr>
          <w:b/>
          <w:bCs/>
        </w:rPr>
        <w:t xml:space="preserve">Station </w:t>
      </w:r>
      <w:r w:rsidR="00BC2AAB">
        <w:rPr>
          <w:b/>
          <w:bCs/>
        </w:rPr>
        <w:t xml:space="preserve">&amp; Equipment </w:t>
      </w:r>
      <w:r>
        <w:rPr>
          <w:b/>
          <w:bCs/>
        </w:rPr>
        <w:t xml:space="preserve">Set Up: </w:t>
      </w:r>
      <w:r w:rsidR="00BC2AAB" w:rsidRPr="00BC2AAB">
        <w:t>I</w:t>
      </w:r>
      <w:r w:rsidR="00EC746E">
        <w:t xml:space="preserve">n </w:t>
      </w:r>
      <w:r w:rsidR="00BC2AAB">
        <w:t>WCs</w:t>
      </w:r>
      <w:r w:rsidR="00EC746E">
        <w:t xml:space="preserve"> and/or </w:t>
      </w:r>
      <w:r w:rsidR="002B25A5">
        <w:t xml:space="preserve">on </w:t>
      </w:r>
      <w:r w:rsidR="00EC746E">
        <w:t xml:space="preserve">chairs </w:t>
      </w:r>
      <w:r w:rsidR="0000753F">
        <w:t>se</w:t>
      </w:r>
      <w:r w:rsidR="002B25A5">
        <w:t>t</w:t>
      </w:r>
      <w:r w:rsidR="001A549A">
        <w:t xml:space="preserve"> for trial, group </w:t>
      </w:r>
      <w:r w:rsidR="0000753F">
        <w:t xml:space="preserve">in the </w:t>
      </w:r>
      <w:r w:rsidR="00BC2AAB">
        <w:t xml:space="preserve">following </w:t>
      </w:r>
      <w:r w:rsidR="00161866">
        <w:t>categories</w:t>
      </w:r>
      <w:r w:rsidR="0000753F">
        <w:t>:</w:t>
      </w:r>
    </w:p>
    <w:p w14:paraId="0CA162CB" w14:textId="357EBFF5" w:rsidR="00BC2AAB" w:rsidRDefault="00BC2AAB" w:rsidP="00B6748E">
      <w:pPr>
        <w:spacing w:after="0" w:line="240" w:lineRule="auto"/>
        <w:ind w:left="1800" w:hanging="1800"/>
      </w:pPr>
      <w:r>
        <w:rPr>
          <w:b/>
          <w:bCs/>
        </w:rPr>
        <w:t>SEATS</w:t>
      </w:r>
    </w:p>
    <w:p w14:paraId="2B0C0BCD" w14:textId="68F02124" w:rsidR="0000753F" w:rsidRDefault="0000753F" w:rsidP="001F3849">
      <w:pPr>
        <w:pStyle w:val="ListParagraph"/>
        <w:numPr>
          <w:ilvl w:val="0"/>
          <w:numId w:val="29"/>
        </w:numPr>
        <w:spacing w:after="0" w:line="240" w:lineRule="auto"/>
      </w:pPr>
      <w:r w:rsidRPr="0000753F">
        <w:t>General Use</w:t>
      </w:r>
      <w:r w:rsidR="00E4576B">
        <w:t xml:space="preserve">: </w:t>
      </w:r>
      <w:r w:rsidR="00AC6C73">
        <w:t xml:space="preserve">e.g. </w:t>
      </w:r>
      <w:r w:rsidR="00E4576B">
        <w:t>Ki Mobility- Axiom G, Comfort Company- Curve, Stealth/Quantum- Simplicity</w:t>
      </w:r>
    </w:p>
    <w:p w14:paraId="0FD592EA" w14:textId="718EF501" w:rsidR="00161866" w:rsidRDefault="00161866" w:rsidP="001F3849">
      <w:pPr>
        <w:pStyle w:val="ListParagraph"/>
        <w:numPr>
          <w:ilvl w:val="0"/>
          <w:numId w:val="29"/>
        </w:numPr>
        <w:spacing w:after="0" w:line="240" w:lineRule="auto"/>
      </w:pPr>
      <w:r>
        <w:t xml:space="preserve">Skin Protection: </w:t>
      </w:r>
      <w:r w:rsidR="00AC6C73">
        <w:t xml:space="preserve">e.g. </w:t>
      </w:r>
      <w:proofErr w:type="spellStart"/>
      <w:r>
        <w:t>Roho</w:t>
      </w:r>
      <w:proofErr w:type="spellEnd"/>
      <w:r>
        <w:t>- single valve, Hybrid Elite, Comfort Company- Hyalite</w:t>
      </w:r>
    </w:p>
    <w:p w14:paraId="4CE54A48" w14:textId="49144F52" w:rsidR="00221BDA" w:rsidRDefault="00221BDA" w:rsidP="001F3849">
      <w:pPr>
        <w:pStyle w:val="ListParagraph"/>
        <w:numPr>
          <w:ilvl w:val="0"/>
          <w:numId w:val="29"/>
        </w:numPr>
        <w:spacing w:after="0" w:line="240" w:lineRule="auto"/>
      </w:pPr>
      <w:r>
        <w:t xml:space="preserve">Skin Protection &amp; Positioning- </w:t>
      </w:r>
      <w:r w:rsidR="00AC6C73">
        <w:t xml:space="preserve">e.g. </w:t>
      </w:r>
      <w:r>
        <w:t>Sunrise- Jay 3, Invacare-</w:t>
      </w:r>
      <w:r w:rsidR="00E85542">
        <w:t xml:space="preserve"> Matrix VI, </w:t>
      </w:r>
      <w:proofErr w:type="spellStart"/>
      <w:r w:rsidR="00E85542">
        <w:t>Roho</w:t>
      </w:r>
      <w:proofErr w:type="spellEnd"/>
      <w:r w:rsidR="00E85542">
        <w:t xml:space="preserve">- </w:t>
      </w:r>
      <w:proofErr w:type="spellStart"/>
      <w:r w:rsidR="00E85542">
        <w:t>Quadtro</w:t>
      </w:r>
      <w:proofErr w:type="spellEnd"/>
      <w:r w:rsidR="00E85542">
        <w:t xml:space="preserve"> Select, Comfort Company M2, </w:t>
      </w:r>
      <w:r w:rsidR="00881232">
        <w:t xml:space="preserve">Ride Designs- </w:t>
      </w:r>
      <w:r w:rsidR="00E85542">
        <w:t>Java</w:t>
      </w:r>
    </w:p>
    <w:p w14:paraId="6F1CDFB6" w14:textId="6E828797" w:rsidR="002A6746" w:rsidRPr="0000753F" w:rsidRDefault="002A6746" w:rsidP="001F3849">
      <w:pPr>
        <w:pStyle w:val="ListParagraph"/>
        <w:numPr>
          <w:ilvl w:val="0"/>
          <w:numId w:val="29"/>
        </w:numPr>
        <w:spacing w:after="0" w:line="240" w:lineRule="auto"/>
      </w:pPr>
      <w:r>
        <w:t xml:space="preserve">Custom- (Exposure only- custom shapes, </w:t>
      </w:r>
      <w:r w:rsidR="00AC6C73">
        <w:t>immersion,</w:t>
      </w:r>
      <w:r>
        <w:t xml:space="preserve"> and off-loading cushions- if samples not available pictures/literature sufficient) </w:t>
      </w:r>
      <w:r w:rsidR="00BC2AAB">
        <w:t xml:space="preserve">– </w:t>
      </w:r>
      <w:r w:rsidR="00AC6C73">
        <w:t xml:space="preserve">e.g. </w:t>
      </w:r>
      <w:r w:rsidR="00BC2AAB">
        <w:t xml:space="preserve">Ride Designs, </w:t>
      </w:r>
      <w:proofErr w:type="spellStart"/>
      <w:r w:rsidR="00BC2AAB">
        <w:t>PinDot</w:t>
      </w:r>
      <w:proofErr w:type="spellEnd"/>
      <w:r w:rsidR="00BC2AAB">
        <w:t xml:space="preserve"> Contour U, Silhouette</w:t>
      </w:r>
    </w:p>
    <w:p w14:paraId="56D13768" w14:textId="4ECCB1F4" w:rsidR="00CF6DB7" w:rsidRDefault="001A549A" w:rsidP="00B6748E">
      <w:pPr>
        <w:spacing w:after="0" w:line="240" w:lineRule="auto"/>
        <w:ind w:left="1800" w:hanging="1800"/>
        <w:rPr>
          <w:b/>
          <w:bCs/>
        </w:rPr>
      </w:pPr>
      <w:r w:rsidRPr="001A549A">
        <w:rPr>
          <w:b/>
          <w:bCs/>
        </w:rPr>
        <w:t>BACKS</w:t>
      </w:r>
    </w:p>
    <w:p w14:paraId="1DD3B71B" w14:textId="7338A0FC" w:rsidR="001A549A" w:rsidRPr="001A549A" w:rsidRDefault="001A549A" w:rsidP="001F3849">
      <w:pPr>
        <w:pStyle w:val="ListParagraph"/>
        <w:numPr>
          <w:ilvl w:val="0"/>
          <w:numId w:val="30"/>
        </w:numPr>
        <w:spacing w:after="0" w:line="240" w:lineRule="auto"/>
        <w:rPr>
          <w:b/>
          <w:bCs/>
        </w:rPr>
      </w:pPr>
      <w:r>
        <w:t xml:space="preserve">Planar Back Rest- </w:t>
      </w:r>
      <w:r w:rsidR="00455007">
        <w:t>e.g. Freedom</w:t>
      </w:r>
      <w:r w:rsidR="00AF579D">
        <w:t xml:space="preserve">, Sunrise, Comfort Company- </w:t>
      </w:r>
      <w:r>
        <w:t>Flat, Biangular, T and/or I back</w:t>
      </w:r>
    </w:p>
    <w:p w14:paraId="411122F1" w14:textId="523EA6D1" w:rsidR="001A549A" w:rsidRPr="001A549A" w:rsidRDefault="00296726" w:rsidP="001F3849">
      <w:pPr>
        <w:pStyle w:val="ListParagraph"/>
        <w:numPr>
          <w:ilvl w:val="0"/>
          <w:numId w:val="30"/>
        </w:numPr>
        <w:spacing w:after="0" w:line="240" w:lineRule="auto"/>
        <w:rPr>
          <w:b/>
          <w:bCs/>
        </w:rPr>
      </w:pPr>
      <w:r>
        <w:t>Pre</w:t>
      </w:r>
      <w:r w:rsidR="00EA063A">
        <w:t>-</w:t>
      </w:r>
      <w:r>
        <w:t>Contoured Positioning Back Rest</w:t>
      </w:r>
      <w:r w:rsidR="00573ECB">
        <w:t xml:space="preserve">- </w:t>
      </w:r>
      <w:r w:rsidR="00455007">
        <w:t xml:space="preserve">e.g. </w:t>
      </w:r>
      <w:r w:rsidR="00573ECB">
        <w:t>Comfort Company- Acta Back, Invacare</w:t>
      </w:r>
      <w:r w:rsidR="003757F4">
        <w:t>-</w:t>
      </w:r>
      <w:r w:rsidR="00573ECB">
        <w:t>Matrix PB</w:t>
      </w:r>
      <w:r w:rsidR="003757F4">
        <w:t>/PB deep contour</w:t>
      </w:r>
      <w:r w:rsidR="00573ECB">
        <w:t xml:space="preserve">, MX2, </w:t>
      </w:r>
      <w:proofErr w:type="spellStart"/>
      <w:r w:rsidR="00881232">
        <w:t>Roho</w:t>
      </w:r>
      <w:proofErr w:type="spellEnd"/>
      <w:r w:rsidR="00881232">
        <w:t>- Agility, Sunrise- Jay 3, Ride Designs- Java Backrest</w:t>
      </w:r>
    </w:p>
    <w:p w14:paraId="45B1BDD7" w14:textId="77777777" w:rsidR="001A549A" w:rsidRPr="001A7246" w:rsidRDefault="001A549A" w:rsidP="00B6748E">
      <w:pPr>
        <w:spacing w:after="0" w:line="240" w:lineRule="auto"/>
        <w:ind w:left="1800" w:hanging="1800"/>
      </w:pPr>
    </w:p>
    <w:p w14:paraId="226A18DA" w14:textId="44B53D12" w:rsidR="00B6748E" w:rsidRDefault="00B6748E" w:rsidP="00F01E0E">
      <w:pPr>
        <w:spacing w:after="0" w:line="240" w:lineRule="auto"/>
        <w:rPr>
          <w:b/>
          <w:bCs/>
        </w:rPr>
      </w:pPr>
      <w:r>
        <w:rPr>
          <w:b/>
          <w:bCs/>
        </w:rPr>
        <w:t xml:space="preserve">Learning Objectives: </w:t>
      </w:r>
    </w:p>
    <w:p w14:paraId="77F4B11B" w14:textId="21EB45DA" w:rsidR="00EF11A8" w:rsidRDefault="000F7A6C" w:rsidP="001F3849">
      <w:pPr>
        <w:pStyle w:val="ListParagraph"/>
        <w:numPr>
          <w:ilvl w:val="0"/>
          <w:numId w:val="32"/>
        </w:numPr>
      </w:pPr>
      <w:bookmarkStart w:id="1" w:name="_Hlk43559521"/>
      <w:r w:rsidRPr="00DE278A">
        <w:t>Discuss differences in functionality</w:t>
      </w:r>
      <w:r w:rsidR="00E20FC3">
        <w:t xml:space="preserve"> between </w:t>
      </w:r>
      <w:r w:rsidR="009D2F92">
        <w:t xml:space="preserve">seat and back </w:t>
      </w:r>
      <w:r w:rsidR="00E20FC3">
        <w:t>cushions with different materials and with different shapes</w:t>
      </w:r>
    </w:p>
    <w:p w14:paraId="4860CB8E" w14:textId="441B0054" w:rsidR="00E20FC3" w:rsidRPr="001A3ABE" w:rsidRDefault="00B224E1" w:rsidP="001F3849">
      <w:pPr>
        <w:pStyle w:val="ListParagraph"/>
        <w:numPr>
          <w:ilvl w:val="0"/>
          <w:numId w:val="32"/>
        </w:numPr>
      </w:pPr>
      <w:r>
        <w:t xml:space="preserve">Recognize differences in primary </w:t>
      </w:r>
      <w:r w:rsidR="00154A7F">
        <w:t>support surfaces</w:t>
      </w:r>
      <w:r w:rsidR="00650644">
        <w:t xml:space="preserve">- </w:t>
      </w:r>
      <w:r>
        <w:t>features and functions</w:t>
      </w:r>
    </w:p>
    <w:bookmarkEnd w:id="1"/>
    <w:p w14:paraId="60E8882B" w14:textId="0E5B832C" w:rsidR="00B6748E" w:rsidRPr="00F35B92" w:rsidRDefault="00B6748E" w:rsidP="00F01E0E">
      <w:pPr>
        <w:spacing w:after="0" w:line="240" w:lineRule="auto"/>
      </w:pPr>
      <w:r w:rsidRPr="0075210D">
        <w:rPr>
          <w:b/>
          <w:bCs/>
        </w:rPr>
        <w:t xml:space="preserve">Student Activity: </w:t>
      </w:r>
      <w:r w:rsidR="00F35B92">
        <w:t xml:space="preserve">Explore range of primary </w:t>
      </w:r>
      <w:r w:rsidR="00154A7F">
        <w:t>support surfaces</w:t>
      </w:r>
      <w:r w:rsidR="00F35B92">
        <w:t xml:space="preserve"> comparing features and functions.</w:t>
      </w:r>
    </w:p>
    <w:p w14:paraId="7501BEBA" w14:textId="77777777" w:rsidR="00B6748E" w:rsidRDefault="00B6748E" w:rsidP="00B6748E">
      <w:pPr>
        <w:spacing w:after="0" w:line="240" w:lineRule="auto"/>
        <w:rPr>
          <w:b/>
          <w:bCs/>
        </w:rPr>
      </w:pPr>
    </w:p>
    <w:p w14:paraId="699AB821" w14:textId="6632E29A" w:rsidR="00F01E0E" w:rsidRPr="00F01E0E" w:rsidRDefault="00B6748E" w:rsidP="00F01E0E">
      <w:pPr>
        <w:spacing w:after="0" w:line="240" w:lineRule="auto"/>
        <w:rPr>
          <w:b/>
          <w:bCs/>
        </w:rPr>
      </w:pPr>
      <w:r w:rsidRPr="00DE44F4">
        <w:rPr>
          <w:b/>
          <w:bCs/>
        </w:rPr>
        <w:t>Lab Assignment:</w:t>
      </w:r>
      <w:r w:rsidRPr="00F01E0E">
        <w:rPr>
          <w:b/>
          <w:bCs/>
        </w:rPr>
        <w:t xml:space="preserve"> </w:t>
      </w:r>
      <w:r w:rsidR="00F01E0E">
        <w:t xml:space="preserve">Record your observations from the activities above. </w:t>
      </w:r>
    </w:p>
    <w:p w14:paraId="764ABAD6" w14:textId="1BBB0328" w:rsidR="00AB7D0A" w:rsidRPr="00092B37" w:rsidRDefault="00F01E0E" w:rsidP="001F3849">
      <w:pPr>
        <w:pStyle w:val="ListParagraph"/>
        <w:numPr>
          <w:ilvl w:val="0"/>
          <w:numId w:val="33"/>
        </w:numPr>
      </w:pPr>
      <w:r w:rsidRPr="00092B37">
        <w:t xml:space="preserve">Include comparisons of different </w:t>
      </w:r>
      <w:r w:rsidR="00CC14EF" w:rsidRPr="00092B37">
        <w:t>properties</w:t>
      </w:r>
      <w:r w:rsidR="00897FE9" w:rsidRPr="00092B37">
        <w:t>- materials</w:t>
      </w:r>
      <w:r w:rsidR="00CC14EF" w:rsidRPr="00092B37">
        <w:t xml:space="preserve"> and shapes.</w:t>
      </w:r>
    </w:p>
    <w:p w14:paraId="54D92205" w14:textId="77777777" w:rsidR="00092B37" w:rsidRPr="00092B37" w:rsidRDefault="00AB7D0A" w:rsidP="001F3849">
      <w:pPr>
        <w:pStyle w:val="ListParagraph"/>
        <w:numPr>
          <w:ilvl w:val="0"/>
          <w:numId w:val="33"/>
        </w:numPr>
        <w:spacing w:after="160" w:line="259" w:lineRule="auto"/>
        <w:rPr>
          <w:caps/>
        </w:rPr>
      </w:pPr>
      <w:r w:rsidRPr="00092B37">
        <w:t>Note varieties of primary seating supports from products viewed today</w:t>
      </w:r>
      <w:r w:rsidR="00F01E0E" w:rsidRPr="00092B37">
        <w:t xml:space="preserve"> </w:t>
      </w:r>
    </w:p>
    <w:p w14:paraId="68E26464" w14:textId="43134209" w:rsidR="004C79B8" w:rsidRPr="00092B37" w:rsidRDefault="00F01E0E" w:rsidP="001F3849">
      <w:pPr>
        <w:pStyle w:val="ListParagraph"/>
        <w:numPr>
          <w:ilvl w:val="0"/>
          <w:numId w:val="33"/>
        </w:numPr>
        <w:spacing w:after="160" w:line="259" w:lineRule="auto"/>
        <w:rPr>
          <w:caps/>
        </w:rPr>
      </w:pPr>
      <w:r w:rsidRPr="00092B37">
        <w:t>What information from this activity will influence your selection process for identifying an appropriate wheelchair for your “paper patient”?</w:t>
      </w:r>
      <w:r w:rsidR="004C79B8" w:rsidRPr="00092B37">
        <w:rPr>
          <w:b/>
          <w:bCs/>
          <w:caps/>
          <w:sz w:val="28"/>
          <w:szCs w:val="28"/>
        </w:rPr>
        <w:br w:type="page"/>
      </w:r>
    </w:p>
    <w:p w14:paraId="346D4F1B" w14:textId="1AEFDC9B" w:rsidR="004C79B8" w:rsidRDefault="004C79B8" w:rsidP="004C79B8">
      <w:pPr>
        <w:spacing w:after="0" w:line="240" w:lineRule="auto"/>
        <w:rPr>
          <w:b/>
          <w:bCs/>
          <w:caps/>
          <w:sz w:val="28"/>
          <w:szCs w:val="28"/>
        </w:rPr>
      </w:pPr>
      <w:r w:rsidRPr="00625D44">
        <w:rPr>
          <w:b/>
          <w:bCs/>
          <w:caps/>
          <w:sz w:val="28"/>
          <w:szCs w:val="28"/>
        </w:rPr>
        <w:t xml:space="preserve">STATION </w:t>
      </w:r>
      <w:r>
        <w:rPr>
          <w:b/>
          <w:bCs/>
          <w:caps/>
          <w:sz w:val="28"/>
          <w:szCs w:val="28"/>
        </w:rPr>
        <w:t>10</w:t>
      </w:r>
      <w:r w:rsidRPr="00625D44">
        <w:rPr>
          <w:b/>
          <w:bCs/>
          <w:caps/>
          <w:sz w:val="28"/>
          <w:szCs w:val="28"/>
        </w:rPr>
        <w:t>:</w:t>
      </w:r>
      <w:r>
        <w:rPr>
          <w:b/>
          <w:bCs/>
          <w:caps/>
          <w:sz w:val="28"/>
          <w:szCs w:val="28"/>
        </w:rPr>
        <w:t xml:space="preserve"> Secondary Support</w:t>
      </w:r>
      <w:r w:rsidR="00092B37">
        <w:rPr>
          <w:b/>
          <w:bCs/>
          <w:caps/>
          <w:sz w:val="28"/>
          <w:szCs w:val="28"/>
        </w:rPr>
        <w:t xml:space="preserve"> surface</w:t>
      </w:r>
      <w:r>
        <w:rPr>
          <w:b/>
          <w:bCs/>
          <w:caps/>
          <w:sz w:val="28"/>
          <w:szCs w:val="28"/>
        </w:rPr>
        <w:t>s</w:t>
      </w:r>
    </w:p>
    <w:p w14:paraId="60808551" w14:textId="77777777" w:rsidR="004C79B8" w:rsidRPr="00625D44" w:rsidRDefault="004C79B8" w:rsidP="004C79B8">
      <w:pPr>
        <w:spacing w:after="0" w:line="240" w:lineRule="auto"/>
        <w:rPr>
          <w:b/>
          <w:bCs/>
          <w:caps/>
          <w:sz w:val="28"/>
          <w:szCs w:val="28"/>
        </w:rPr>
      </w:pPr>
    </w:p>
    <w:p w14:paraId="15BAD52A" w14:textId="1416A81A" w:rsidR="005A5C92" w:rsidRDefault="004C79B8" w:rsidP="005A5C92">
      <w:pPr>
        <w:spacing w:after="0" w:line="240" w:lineRule="auto"/>
        <w:ind w:left="1800" w:hanging="1800"/>
      </w:pPr>
      <w:r>
        <w:rPr>
          <w:b/>
          <w:bCs/>
        </w:rPr>
        <w:t xml:space="preserve">Station Set Up: </w:t>
      </w:r>
      <w:r w:rsidR="005A5C92" w:rsidRPr="00BC2AAB">
        <w:t>I</w:t>
      </w:r>
      <w:r w:rsidR="005A5C92">
        <w:t xml:space="preserve">n WCs and/or on chairs/tables set for </w:t>
      </w:r>
      <w:r w:rsidR="007177A4">
        <w:t xml:space="preserve">exploration and </w:t>
      </w:r>
      <w:r w:rsidR="005A5C92">
        <w:t>trial</w:t>
      </w:r>
    </w:p>
    <w:p w14:paraId="3D874B58" w14:textId="3B907071" w:rsidR="004C79B8" w:rsidRPr="001A7246" w:rsidRDefault="004C79B8" w:rsidP="004C79B8">
      <w:pPr>
        <w:spacing w:after="0" w:line="240" w:lineRule="auto"/>
        <w:ind w:left="1800" w:hanging="1800"/>
      </w:pPr>
    </w:p>
    <w:p w14:paraId="0A623D6C" w14:textId="4C45F71C" w:rsidR="004C79B8" w:rsidRDefault="004C79B8" w:rsidP="004C79B8">
      <w:pPr>
        <w:spacing w:after="0" w:line="240" w:lineRule="auto"/>
      </w:pPr>
      <w:r>
        <w:rPr>
          <w:b/>
          <w:bCs/>
        </w:rPr>
        <w:t xml:space="preserve">Equipment Set Up: </w:t>
      </w:r>
      <w:r w:rsidR="00550FEA">
        <w:t xml:space="preserve">Using WCs from earlier Stations- arrange equipment to highlight a variety of </w:t>
      </w:r>
      <w:r w:rsidR="00E370CF">
        <w:t xml:space="preserve">secondary postural supports (e.g. head support, lateral trunk supports, medial and lateral knee supports, lateral thigh supports, and anterior chest supports) </w:t>
      </w:r>
    </w:p>
    <w:p w14:paraId="3325C06B" w14:textId="77777777" w:rsidR="00E370CF" w:rsidRPr="00BD0952" w:rsidRDefault="00E370CF" w:rsidP="004C79B8">
      <w:pPr>
        <w:spacing w:after="0" w:line="240" w:lineRule="auto"/>
      </w:pPr>
    </w:p>
    <w:p w14:paraId="7062AB05" w14:textId="640AB86E" w:rsidR="004C79B8" w:rsidRDefault="004C79B8" w:rsidP="004C79B8">
      <w:pPr>
        <w:rPr>
          <w:b/>
          <w:bCs/>
        </w:rPr>
      </w:pPr>
      <w:r>
        <w:rPr>
          <w:b/>
          <w:bCs/>
        </w:rPr>
        <w:t xml:space="preserve">Learning Objectives: </w:t>
      </w:r>
    </w:p>
    <w:p w14:paraId="0CC1A9B0" w14:textId="60FF6838" w:rsidR="00A46E72" w:rsidRPr="00A46E72" w:rsidRDefault="00A46E72" w:rsidP="002F461C">
      <w:pPr>
        <w:ind w:left="287" w:hanging="287"/>
      </w:pPr>
      <w:r w:rsidRPr="00A46E72">
        <w:t>1)</w:t>
      </w:r>
      <w:r w:rsidRPr="00A46E72">
        <w:tab/>
        <w:t>Discuss differences in functionality between</w:t>
      </w:r>
      <w:r>
        <w:t xml:space="preserve"> secondary supports with different </w:t>
      </w:r>
      <w:r w:rsidR="00727166">
        <w:t xml:space="preserve">contact surfaces, shapes, materials, </w:t>
      </w:r>
      <w:r w:rsidR="002921CB">
        <w:t>and function</w:t>
      </w:r>
      <w:r w:rsidRPr="00A46E72">
        <w:t xml:space="preserve"> </w:t>
      </w:r>
    </w:p>
    <w:p w14:paraId="0A524CC0" w14:textId="6B2C5B27" w:rsidR="00A46E72" w:rsidRPr="00A46E72" w:rsidRDefault="00A46E72" w:rsidP="00A46E72">
      <w:r w:rsidRPr="00A46E72">
        <w:t>2)</w:t>
      </w:r>
      <w:r w:rsidRPr="00A46E72">
        <w:tab/>
        <w:t xml:space="preserve">Recognize differences in </w:t>
      </w:r>
      <w:r w:rsidR="001947A4">
        <w:t xml:space="preserve">secondary </w:t>
      </w:r>
      <w:r w:rsidRPr="00A46E72">
        <w:t>support surfaces</w:t>
      </w:r>
    </w:p>
    <w:p w14:paraId="1447C0E7" w14:textId="4EC4B756" w:rsidR="004C79B8" w:rsidRPr="00D004B8" w:rsidRDefault="004C79B8" w:rsidP="00D004B8">
      <w:pPr>
        <w:rPr>
          <w:b/>
          <w:bCs/>
        </w:rPr>
      </w:pPr>
      <w:r w:rsidRPr="00D004B8">
        <w:rPr>
          <w:b/>
          <w:bCs/>
        </w:rPr>
        <w:t xml:space="preserve">Student Activity: </w:t>
      </w:r>
      <w:r w:rsidR="0058703E">
        <w:t xml:space="preserve">Explore range of secondary support surfaces </w:t>
      </w:r>
      <w:r w:rsidR="00F52DE1">
        <w:t>for each body segment</w:t>
      </w:r>
      <w:r w:rsidR="00D004B8">
        <w:t xml:space="preserve"> (head, shoulder, upper arm, forearm, hand, trunk, pelvis, thigh, knee, lower leg, </w:t>
      </w:r>
      <w:r w:rsidR="007177A4">
        <w:t>foot) comparing</w:t>
      </w:r>
      <w:r w:rsidR="0058703E">
        <w:t xml:space="preserve"> features and functions.</w:t>
      </w:r>
    </w:p>
    <w:p w14:paraId="4FC169D6" w14:textId="43F2DAC0" w:rsidR="0058703E" w:rsidRDefault="004C79B8" w:rsidP="0058703E">
      <w:r w:rsidRPr="00DE44F4">
        <w:rPr>
          <w:b/>
          <w:bCs/>
        </w:rPr>
        <w:t>Lab Assignment:</w:t>
      </w:r>
      <w:r>
        <w:t xml:space="preserve"> </w:t>
      </w:r>
      <w:r w:rsidR="0058703E">
        <w:t>Record your observations from the activities above</w:t>
      </w:r>
      <w:r w:rsidR="007177A4">
        <w:t xml:space="preserve"> for each body segment</w:t>
      </w:r>
      <w:r w:rsidR="0058703E">
        <w:t xml:space="preserve">. </w:t>
      </w:r>
    </w:p>
    <w:p w14:paraId="4A062629" w14:textId="77777777" w:rsidR="0058703E" w:rsidRDefault="0058703E" w:rsidP="0058703E">
      <w:pPr>
        <w:spacing w:after="0" w:line="240" w:lineRule="auto"/>
      </w:pPr>
      <w:r>
        <w:t>1)</w:t>
      </w:r>
      <w:r>
        <w:tab/>
        <w:t>Include comparisons of different properties- materials and shapes.</w:t>
      </w:r>
    </w:p>
    <w:p w14:paraId="68F2D08D" w14:textId="6A605D41" w:rsidR="0058703E" w:rsidRDefault="0058703E" w:rsidP="0058703E">
      <w:pPr>
        <w:spacing w:after="0" w:line="240" w:lineRule="auto"/>
      </w:pPr>
      <w:r>
        <w:t>2)</w:t>
      </w:r>
      <w:r>
        <w:tab/>
        <w:t>Note varieties of secondary support</w:t>
      </w:r>
      <w:r w:rsidR="009D2F92">
        <w:t>s</w:t>
      </w:r>
      <w:r>
        <w:t xml:space="preserve"> from products viewed today</w:t>
      </w:r>
      <w:r w:rsidR="00E370CF">
        <w:t xml:space="preserve">. </w:t>
      </w:r>
      <w:r>
        <w:t xml:space="preserve"> </w:t>
      </w:r>
    </w:p>
    <w:p w14:paraId="2514F0A0" w14:textId="4637B35F" w:rsidR="004C79B8" w:rsidRDefault="0058703E" w:rsidP="0058703E">
      <w:pPr>
        <w:spacing w:after="0" w:line="240" w:lineRule="auto"/>
      </w:pPr>
      <w:r>
        <w:t>3)</w:t>
      </w:r>
      <w:r>
        <w:tab/>
        <w:t>What information from this activity will influence your selection process for identifying an appropriate wheelchair for your “paper patient”?</w:t>
      </w:r>
    </w:p>
    <w:p w14:paraId="032C3AD1" w14:textId="067C119D" w:rsidR="005C79C3" w:rsidRDefault="00380B01" w:rsidP="004905B9">
      <w:pPr>
        <w:spacing w:after="160" w:line="259" w:lineRule="auto"/>
        <w:rPr>
          <w:b/>
          <w:bCs/>
          <w:sz w:val="24"/>
          <w:szCs w:val="24"/>
        </w:rPr>
      </w:pPr>
      <w:r>
        <w:rPr>
          <w:b/>
          <w:bCs/>
          <w:i/>
          <w:iCs/>
          <w:caps/>
          <w:color w:val="FF0000"/>
          <w:sz w:val="28"/>
          <w:szCs w:val="28"/>
        </w:rPr>
        <w:br w:type="page"/>
      </w:r>
      <w:r w:rsidR="005C79C3">
        <w:rPr>
          <w:b/>
          <w:bCs/>
          <w:sz w:val="24"/>
          <w:szCs w:val="24"/>
        </w:rPr>
        <w:t>Following Power Mobility Device and Seating/Positioning Devices Lab (4 Stations)</w:t>
      </w:r>
    </w:p>
    <w:p w14:paraId="52D905B8" w14:textId="77777777" w:rsidR="005C79C3" w:rsidRDefault="005C79C3" w:rsidP="005C79C3">
      <w:pPr>
        <w:rPr>
          <w:b/>
          <w:bCs/>
        </w:rPr>
      </w:pPr>
      <w:r>
        <w:rPr>
          <w:b/>
          <w:bCs/>
        </w:rPr>
        <w:t xml:space="preserve">Instructions: </w:t>
      </w:r>
    </w:p>
    <w:p w14:paraId="6ABD3A9C" w14:textId="77777777" w:rsidR="005C79C3" w:rsidRDefault="005C79C3" w:rsidP="005C79C3">
      <w:r>
        <w:t>Directions- Take out a blank piece of paper. Think back to the online Power Mobility Device and Seating and Mobility Device modules and the 4 stations this afternoon.  Respond to the following questions in one or two sentences. Your responses are anonymous. Turn them in to me when you are done.</w:t>
      </w:r>
    </w:p>
    <w:p w14:paraId="787E708C" w14:textId="77777777" w:rsidR="005C79C3" w:rsidRDefault="005C79C3" w:rsidP="005C79C3"/>
    <w:p w14:paraId="25B0B10F" w14:textId="77777777" w:rsidR="005C79C3" w:rsidRDefault="005C79C3" w:rsidP="001F3849">
      <w:pPr>
        <w:numPr>
          <w:ilvl w:val="0"/>
          <w:numId w:val="20"/>
        </w:numPr>
        <w:spacing w:after="0" w:line="240" w:lineRule="auto"/>
      </w:pPr>
      <w:r>
        <w:t xml:space="preserve">What stood out as most important in </w:t>
      </w:r>
    </w:p>
    <w:p w14:paraId="06854C38" w14:textId="1794DCF1" w:rsidR="005C79C3" w:rsidRDefault="005C79C3" w:rsidP="001F3849">
      <w:pPr>
        <w:numPr>
          <w:ilvl w:val="1"/>
          <w:numId w:val="20"/>
        </w:numPr>
        <w:spacing w:after="0" w:line="240" w:lineRule="auto"/>
      </w:pPr>
      <w:r>
        <w:t>Power mobility device lecture and lab?</w:t>
      </w:r>
    </w:p>
    <w:p w14:paraId="44ECCEA2" w14:textId="4BC008D3" w:rsidR="005C79C3" w:rsidRDefault="005C79C3" w:rsidP="005C79C3">
      <w:pPr>
        <w:spacing w:after="0" w:line="240" w:lineRule="auto"/>
      </w:pPr>
    </w:p>
    <w:p w14:paraId="211F56AE" w14:textId="4A4D0463" w:rsidR="005C79C3" w:rsidRDefault="005C79C3" w:rsidP="005C79C3">
      <w:pPr>
        <w:spacing w:after="0" w:line="240" w:lineRule="auto"/>
      </w:pPr>
    </w:p>
    <w:p w14:paraId="07AE2621" w14:textId="3EF98380" w:rsidR="005C79C3" w:rsidRDefault="005C79C3" w:rsidP="005C79C3">
      <w:pPr>
        <w:spacing w:after="0" w:line="240" w:lineRule="auto"/>
      </w:pPr>
    </w:p>
    <w:p w14:paraId="0536923B" w14:textId="199494E9" w:rsidR="005C79C3" w:rsidRDefault="005C79C3" w:rsidP="005C79C3">
      <w:pPr>
        <w:spacing w:after="0" w:line="240" w:lineRule="auto"/>
      </w:pPr>
    </w:p>
    <w:p w14:paraId="74218050" w14:textId="77777777" w:rsidR="005C79C3" w:rsidRDefault="005C79C3" w:rsidP="005C79C3">
      <w:pPr>
        <w:spacing w:after="0" w:line="240" w:lineRule="auto"/>
      </w:pPr>
    </w:p>
    <w:p w14:paraId="42C9A38F" w14:textId="44447CD1" w:rsidR="005C79C3" w:rsidRDefault="005C79C3" w:rsidP="001F3849">
      <w:pPr>
        <w:numPr>
          <w:ilvl w:val="1"/>
          <w:numId w:val="20"/>
        </w:numPr>
        <w:spacing w:after="0" w:line="240" w:lineRule="auto"/>
      </w:pPr>
      <w:r>
        <w:t>Seating and positioning lecture and lab?</w:t>
      </w:r>
    </w:p>
    <w:p w14:paraId="12752C3B" w14:textId="1935230A" w:rsidR="005C79C3" w:rsidRDefault="005C79C3" w:rsidP="005C79C3">
      <w:pPr>
        <w:spacing w:after="0" w:line="240" w:lineRule="auto"/>
      </w:pPr>
    </w:p>
    <w:p w14:paraId="268E05AF" w14:textId="317CD641" w:rsidR="005C79C3" w:rsidRDefault="005C79C3" w:rsidP="005C79C3">
      <w:pPr>
        <w:spacing w:after="0" w:line="240" w:lineRule="auto"/>
      </w:pPr>
    </w:p>
    <w:p w14:paraId="1D3440A0" w14:textId="77777777" w:rsidR="005C79C3" w:rsidRDefault="005C79C3" w:rsidP="005C79C3">
      <w:pPr>
        <w:spacing w:after="0" w:line="240" w:lineRule="auto"/>
      </w:pPr>
    </w:p>
    <w:p w14:paraId="4C948D06" w14:textId="77777777" w:rsidR="005C79C3" w:rsidRDefault="005C79C3" w:rsidP="005C79C3">
      <w:pPr>
        <w:ind w:left="720"/>
      </w:pPr>
    </w:p>
    <w:p w14:paraId="79F3047B" w14:textId="77777777" w:rsidR="005C79C3" w:rsidRDefault="005C79C3" w:rsidP="001F3849">
      <w:pPr>
        <w:numPr>
          <w:ilvl w:val="0"/>
          <w:numId w:val="20"/>
        </w:numPr>
        <w:spacing w:after="0" w:line="240" w:lineRule="auto"/>
      </w:pPr>
      <w:r>
        <w:t xml:space="preserve">What ideas from the </w:t>
      </w:r>
    </w:p>
    <w:p w14:paraId="7AFFD2B3" w14:textId="124DC71C" w:rsidR="005C79C3" w:rsidRDefault="005C79C3" w:rsidP="001F3849">
      <w:pPr>
        <w:numPr>
          <w:ilvl w:val="1"/>
          <w:numId w:val="20"/>
        </w:numPr>
        <w:spacing w:after="0" w:line="240" w:lineRule="auto"/>
      </w:pPr>
      <w:r>
        <w:t>Power mobility device web course and lab are still unclear?</w:t>
      </w:r>
    </w:p>
    <w:p w14:paraId="4CDC43D4" w14:textId="392300DF" w:rsidR="00806586" w:rsidRDefault="00806586" w:rsidP="00806586">
      <w:pPr>
        <w:spacing w:after="0" w:line="240" w:lineRule="auto"/>
      </w:pPr>
    </w:p>
    <w:p w14:paraId="0EE53139" w14:textId="099E12C1" w:rsidR="00806586" w:rsidRDefault="00806586" w:rsidP="00806586">
      <w:pPr>
        <w:spacing w:after="0" w:line="240" w:lineRule="auto"/>
      </w:pPr>
    </w:p>
    <w:p w14:paraId="10422EB0" w14:textId="5605CEBB" w:rsidR="00806586" w:rsidRDefault="00806586" w:rsidP="00806586">
      <w:pPr>
        <w:spacing w:after="0" w:line="240" w:lineRule="auto"/>
      </w:pPr>
    </w:p>
    <w:p w14:paraId="37D8D000" w14:textId="13B05157" w:rsidR="00806586" w:rsidRDefault="00806586" w:rsidP="00806586">
      <w:pPr>
        <w:spacing w:after="0" w:line="240" w:lineRule="auto"/>
      </w:pPr>
    </w:p>
    <w:p w14:paraId="6E2D3910" w14:textId="57F31F6F" w:rsidR="00806586" w:rsidRDefault="00806586" w:rsidP="00806586">
      <w:pPr>
        <w:spacing w:after="0" w:line="240" w:lineRule="auto"/>
      </w:pPr>
    </w:p>
    <w:p w14:paraId="2509D2A6" w14:textId="77777777" w:rsidR="00806586" w:rsidRDefault="00806586" w:rsidP="00806586">
      <w:pPr>
        <w:spacing w:after="0" w:line="240" w:lineRule="auto"/>
      </w:pPr>
    </w:p>
    <w:p w14:paraId="43430C25" w14:textId="04E2DE4F" w:rsidR="005C79C3" w:rsidRDefault="005C79C3" w:rsidP="001F3849">
      <w:pPr>
        <w:numPr>
          <w:ilvl w:val="1"/>
          <w:numId w:val="20"/>
        </w:numPr>
        <w:spacing w:after="0" w:line="240" w:lineRule="auto"/>
      </w:pPr>
      <w:r>
        <w:t>Seating and Positioning lecture and lab are still unclear?</w:t>
      </w:r>
    </w:p>
    <w:p w14:paraId="0E77326D" w14:textId="0DD63C25" w:rsidR="00806586" w:rsidRDefault="00806586" w:rsidP="00806586">
      <w:pPr>
        <w:spacing w:after="0" w:line="240" w:lineRule="auto"/>
      </w:pPr>
    </w:p>
    <w:p w14:paraId="6ECE01EC" w14:textId="702CBA8F" w:rsidR="00806586" w:rsidRDefault="00806586" w:rsidP="00806586">
      <w:pPr>
        <w:spacing w:after="0" w:line="240" w:lineRule="auto"/>
      </w:pPr>
    </w:p>
    <w:p w14:paraId="7EFDFBA7" w14:textId="70AC31AC" w:rsidR="00806586" w:rsidRDefault="00806586" w:rsidP="00806586">
      <w:pPr>
        <w:spacing w:after="0" w:line="240" w:lineRule="auto"/>
      </w:pPr>
    </w:p>
    <w:p w14:paraId="18FA8501" w14:textId="60BC7898" w:rsidR="00806586" w:rsidRDefault="00806586" w:rsidP="00806586">
      <w:pPr>
        <w:spacing w:after="0" w:line="240" w:lineRule="auto"/>
      </w:pPr>
    </w:p>
    <w:p w14:paraId="396B57C5" w14:textId="6612F515" w:rsidR="004905B9" w:rsidRDefault="004905B9" w:rsidP="00806586">
      <w:pPr>
        <w:spacing w:after="0" w:line="240" w:lineRule="auto"/>
      </w:pPr>
    </w:p>
    <w:p w14:paraId="1C1A4B9F" w14:textId="77777777" w:rsidR="004905B9" w:rsidRDefault="004905B9" w:rsidP="004905B9">
      <w:pPr>
        <w:tabs>
          <w:tab w:val="left" w:pos="2553"/>
        </w:tabs>
        <w:jc w:val="center"/>
        <w:rPr>
          <w:b/>
          <w:bCs/>
          <w:i/>
          <w:iCs/>
          <w:caps/>
          <w:color w:val="FF0000"/>
          <w:sz w:val="28"/>
          <w:szCs w:val="28"/>
        </w:rPr>
      </w:pPr>
    </w:p>
    <w:p w14:paraId="43AA924B" w14:textId="19383372" w:rsidR="004905B9" w:rsidRDefault="004905B9" w:rsidP="004905B9">
      <w:pPr>
        <w:tabs>
          <w:tab w:val="left" w:pos="2553"/>
        </w:tabs>
        <w:jc w:val="center"/>
        <w:rPr>
          <w:b/>
          <w:bCs/>
          <w:i/>
          <w:iCs/>
          <w:caps/>
          <w:color w:val="FF0000"/>
          <w:sz w:val="28"/>
          <w:szCs w:val="28"/>
        </w:rPr>
      </w:pPr>
      <w:r w:rsidRPr="007A0E99">
        <w:rPr>
          <w:b/>
          <w:bCs/>
          <w:i/>
          <w:iCs/>
          <w:caps/>
          <w:color w:val="FF0000"/>
          <w:sz w:val="28"/>
          <w:szCs w:val="28"/>
        </w:rPr>
        <w:t>DEBRIEF &amp; ONE MINUTE PAPER</w:t>
      </w:r>
    </w:p>
    <w:p w14:paraId="01BB213E" w14:textId="77777777" w:rsidR="004905B9" w:rsidRDefault="004905B9" w:rsidP="004905B9">
      <w:pPr>
        <w:tabs>
          <w:tab w:val="left" w:pos="2553"/>
        </w:tabs>
        <w:jc w:val="center"/>
        <w:rPr>
          <w:b/>
          <w:bCs/>
          <w:i/>
          <w:iCs/>
          <w:caps/>
          <w:color w:val="FF0000"/>
          <w:sz w:val="28"/>
          <w:szCs w:val="28"/>
        </w:rPr>
      </w:pPr>
      <w:r>
        <w:rPr>
          <w:b/>
          <w:bCs/>
          <w:i/>
          <w:iCs/>
          <w:caps/>
          <w:color w:val="FF0000"/>
          <w:sz w:val="28"/>
          <w:szCs w:val="28"/>
        </w:rPr>
        <w:t>EQUIPMENT BREAKDOWN &amp; LOADING</w:t>
      </w:r>
    </w:p>
    <w:p w14:paraId="005122A4" w14:textId="77777777" w:rsidR="004905B9" w:rsidRDefault="004905B9" w:rsidP="00806586">
      <w:pPr>
        <w:spacing w:after="0" w:line="240" w:lineRule="auto"/>
      </w:pPr>
    </w:p>
    <w:p w14:paraId="716C9FFF" w14:textId="554D8019" w:rsidR="005C79C3" w:rsidRDefault="005C79C3" w:rsidP="005C79C3">
      <w:r>
        <w:t>Thank you</w:t>
      </w:r>
      <w:r w:rsidR="004905B9">
        <w:t>!</w:t>
      </w:r>
    </w:p>
    <w:p w14:paraId="50D452FE" w14:textId="77777777" w:rsidR="004C79B8" w:rsidRPr="004C79B8" w:rsidRDefault="004C79B8" w:rsidP="004C79B8">
      <w:pPr>
        <w:tabs>
          <w:tab w:val="left" w:pos="2553"/>
        </w:tabs>
        <w:jc w:val="center"/>
        <w:rPr>
          <w:b/>
          <w:bCs/>
          <w:i/>
          <w:iCs/>
          <w:caps/>
          <w:color w:val="FF0000"/>
          <w:sz w:val="28"/>
          <w:szCs w:val="28"/>
        </w:rPr>
      </w:pPr>
    </w:p>
    <w:sectPr w:rsidR="004C79B8" w:rsidRPr="004C79B8" w:rsidSect="001F2FE3">
      <w:headerReference w:type="even" r:id="rId11"/>
      <w:headerReference w:type="default" r:id="rId12"/>
      <w:footerReference w:type="even" r:id="rId13"/>
      <w:footerReference w:type="default" r:id="rId14"/>
      <w:headerReference w:type="first" r:id="rId15"/>
      <w:footerReference w:type="first" r:id="rId16"/>
      <w:pgSz w:w="12240" w:h="15840"/>
      <w:pgMar w:top="1152" w:right="1440" w:bottom="720" w:left="1440" w:header="576"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8F9B868" w14:textId="77777777" w:rsidR="00C577C9" w:rsidRDefault="00C577C9" w:rsidP="0074489C">
      <w:pPr>
        <w:spacing w:after="0" w:line="240" w:lineRule="auto"/>
      </w:pPr>
      <w:r>
        <w:separator/>
      </w:r>
    </w:p>
  </w:endnote>
  <w:endnote w:type="continuationSeparator" w:id="0">
    <w:p w14:paraId="6775FA26" w14:textId="77777777" w:rsidR="00C577C9" w:rsidRDefault="00C577C9" w:rsidP="007448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20A2CD" w14:textId="77777777" w:rsidR="00762CED" w:rsidRDefault="00762CE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79490025"/>
      <w:docPartObj>
        <w:docPartGallery w:val="Page Numbers (Bottom of Page)"/>
        <w:docPartUnique/>
      </w:docPartObj>
    </w:sdtPr>
    <w:sdtEndPr/>
    <w:sdtContent>
      <w:sdt>
        <w:sdtPr>
          <w:id w:val="-1769616900"/>
          <w:docPartObj>
            <w:docPartGallery w:val="Page Numbers (Top of Page)"/>
            <w:docPartUnique/>
          </w:docPartObj>
        </w:sdtPr>
        <w:sdtEndPr/>
        <w:sdtContent>
          <w:p w14:paraId="726D6E22" w14:textId="158C7325" w:rsidR="00BF13CD" w:rsidRDefault="00FD71F3" w:rsidP="00551600">
            <w:r w:rsidRPr="008A6C37">
              <w:rPr>
                <w:color w:val="808080" w:themeColor="background1" w:themeShade="80"/>
              </w:rPr>
              <w:t>Copyright © 20</w:t>
            </w:r>
            <w:r w:rsidR="00AB033F" w:rsidRPr="008A6C37">
              <w:rPr>
                <w:color w:val="808080" w:themeColor="background1" w:themeShade="80"/>
              </w:rPr>
              <w:t>20</w:t>
            </w:r>
            <w:r w:rsidRPr="008A6C37">
              <w:rPr>
                <w:color w:val="808080" w:themeColor="background1" w:themeShade="80"/>
              </w:rPr>
              <w:t xml:space="preserve"> Laura </w:t>
            </w:r>
            <w:r w:rsidR="00762CED">
              <w:rPr>
                <w:color w:val="808080" w:themeColor="background1" w:themeShade="80"/>
              </w:rPr>
              <w:t xml:space="preserve">J. </w:t>
            </w:r>
            <w:r w:rsidRPr="008A6C37">
              <w:rPr>
                <w:color w:val="808080" w:themeColor="background1" w:themeShade="80"/>
              </w:rPr>
              <w:t xml:space="preserve">Cohen PhD, </w:t>
            </w:r>
            <w:r w:rsidR="00551600" w:rsidRPr="008A6C37">
              <w:rPr>
                <w:color w:val="808080" w:themeColor="background1" w:themeShade="80"/>
              </w:rPr>
              <w:t xml:space="preserve">PT, </w:t>
            </w:r>
            <w:r w:rsidRPr="008A6C37">
              <w:rPr>
                <w:color w:val="808080" w:themeColor="background1" w:themeShade="80"/>
              </w:rPr>
              <w:t>ATP/SMS</w:t>
            </w:r>
            <w:r w:rsidR="00AB033F" w:rsidRPr="008A6C37">
              <w:rPr>
                <w:color w:val="808080" w:themeColor="background1" w:themeShade="80"/>
              </w:rPr>
              <w:t xml:space="preserve"> &amp; </w:t>
            </w:r>
            <w:r w:rsidR="00551600" w:rsidRPr="008A6C37">
              <w:rPr>
                <w:color w:val="808080" w:themeColor="background1" w:themeShade="80"/>
              </w:rPr>
              <w:t xml:space="preserve">Penny J. Powers PT, MS, ATP </w:t>
            </w:r>
            <w:r w:rsidR="00551600" w:rsidRPr="008A6C37">
              <w:rPr>
                <w:color w:val="808080" w:themeColor="background1" w:themeShade="80"/>
              </w:rPr>
              <w:tab/>
            </w:r>
            <w:r w:rsidR="00551600" w:rsidRPr="008A6C37">
              <w:rPr>
                <w:color w:val="808080" w:themeColor="background1" w:themeShade="80"/>
              </w:rPr>
              <w:tab/>
            </w:r>
            <w:r w:rsidR="00AB033F" w:rsidRPr="008A6C37">
              <w:rPr>
                <w:color w:val="808080" w:themeColor="background1" w:themeShade="80"/>
              </w:rPr>
              <w:t xml:space="preserve"> </w:t>
            </w:r>
            <w:r w:rsidR="00AB033F" w:rsidRPr="008A6C37">
              <w:rPr>
                <w:color w:val="808080" w:themeColor="background1" w:themeShade="80"/>
              </w:rPr>
              <w:tab/>
            </w:r>
            <w:r w:rsidR="00BF13CD" w:rsidRPr="008A6C37">
              <w:rPr>
                <w:color w:val="808080" w:themeColor="background1" w:themeShade="80"/>
              </w:rPr>
              <w:t xml:space="preserve">Page </w:t>
            </w:r>
            <w:r w:rsidR="00BF13CD" w:rsidRPr="008A6C37">
              <w:rPr>
                <w:b/>
                <w:bCs/>
                <w:color w:val="808080" w:themeColor="background1" w:themeShade="80"/>
                <w:sz w:val="24"/>
                <w:szCs w:val="24"/>
              </w:rPr>
              <w:fldChar w:fldCharType="begin"/>
            </w:r>
            <w:r w:rsidR="00BF13CD" w:rsidRPr="008A6C37">
              <w:rPr>
                <w:b/>
                <w:bCs/>
                <w:color w:val="808080" w:themeColor="background1" w:themeShade="80"/>
              </w:rPr>
              <w:instrText xml:space="preserve"> PAGE </w:instrText>
            </w:r>
            <w:r w:rsidR="00BF13CD" w:rsidRPr="008A6C37">
              <w:rPr>
                <w:b/>
                <w:bCs/>
                <w:color w:val="808080" w:themeColor="background1" w:themeShade="80"/>
                <w:sz w:val="24"/>
                <w:szCs w:val="24"/>
              </w:rPr>
              <w:fldChar w:fldCharType="separate"/>
            </w:r>
            <w:r w:rsidR="00BF13CD" w:rsidRPr="008A6C37">
              <w:rPr>
                <w:b/>
                <w:bCs/>
                <w:noProof/>
                <w:color w:val="808080" w:themeColor="background1" w:themeShade="80"/>
              </w:rPr>
              <w:t>2</w:t>
            </w:r>
            <w:r w:rsidR="00BF13CD" w:rsidRPr="008A6C37">
              <w:rPr>
                <w:b/>
                <w:bCs/>
                <w:color w:val="808080" w:themeColor="background1" w:themeShade="80"/>
                <w:sz w:val="24"/>
                <w:szCs w:val="24"/>
              </w:rPr>
              <w:fldChar w:fldCharType="end"/>
            </w:r>
            <w:r w:rsidR="00BF13CD" w:rsidRPr="008A6C37">
              <w:rPr>
                <w:color w:val="808080" w:themeColor="background1" w:themeShade="80"/>
              </w:rPr>
              <w:t xml:space="preserve"> of </w:t>
            </w:r>
            <w:r w:rsidR="00BF13CD" w:rsidRPr="008A6C37">
              <w:rPr>
                <w:b/>
                <w:bCs/>
                <w:color w:val="808080" w:themeColor="background1" w:themeShade="80"/>
                <w:sz w:val="24"/>
                <w:szCs w:val="24"/>
              </w:rPr>
              <w:fldChar w:fldCharType="begin"/>
            </w:r>
            <w:r w:rsidR="00BF13CD" w:rsidRPr="008A6C37">
              <w:rPr>
                <w:b/>
                <w:bCs/>
                <w:color w:val="808080" w:themeColor="background1" w:themeShade="80"/>
              </w:rPr>
              <w:instrText xml:space="preserve"> NUMPAGES  </w:instrText>
            </w:r>
            <w:r w:rsidR="00BF13CD" w:rsidRPr="008A6C37">
              <w:rPr>
                <w:b/>
                <w:bCs/>
                <w:color w:val="808080" w:themeColor="background1" w:themeShade="80"/>
                <w:sz w:val="24"/>
                <w:szCs w:val="24"/>
              </w:rPr>
              <w:fldChar w:fldCharType="separate"/>
            </w:r>
            <w:r w:rsidR="00BF13CD" w:rsidRPr="008A6C37">
              <w:rPr>
                <w:b/>
                <w:bCs/>
                <w:noProof/>
                <w:color w:val="808080" w:themeColor="background1" w:themeShade="80"/>
              </w:rPr>
              <w:t>2</w:t>
            </w:r>
            <w:r w:rsidR="00BF13CD" w:rsidRPr="008A6C37">
              <w:rPr>
                <w:b/>
                <w:bCs/>
                <w:color w:val="808080" w:themeColor="background1" w:themeShade="80"/>
                <w:sz w:val="24"/>
                <w:szCs w:val="24"/>
              </w:rPr>
              <w:fldChar w:fldCharType="end"/>
            </w:r>
          </w:p>
        </w:sdtContent>
      </w:sdt>
    </w:sdtContent>
  </w:sdt>
  <w:p w14:paraId="3BD99B3C" w14:textId="77777777" w:rsidR="00BF13CD" w:rsidRDefault="00BF13C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D3DBE4" w14:textId="77777777" w:rsidR="00762CED" w:rsidRDefault="00762CE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2F78218" w14:textId="77777777" w:rsidR="00C577C9" w:rsidRDefault="00C577C9" w:rsidP="0074489C">
      <w:pPr>
        <w:spacing w:after="0" w:line="240" w:lineRule="auto"/>
      </w:pPr>
      <w:r>
        <w:separator/>
      </w:r>
    </w:p>
  </w:footnote>
  <w:footnote w:type="continuationSeparator" w:id="0">
    <w:p w14:paraId="1B20A09C" w14:textId="77777777" w:rsidR="00C577C9" w:rsidRDefault="00C577C9" w:rsidP="0074489C">
      <w:pPr>
        <w:spacing w:after="0" w:line="240" w:lineRule="auto"/>
      </w:pPr>
      <w:r>
        <w:continuationSeparator/>
      </w:r>
    </w:p>
  </w:footnote>
  <w:footnote w:id="1">
    <w:p w14:paraId="0FBA3FAB" w14:textId="214B870D" w:rsidR="0074489C" w:rsidRPr="00602789" w:rsidRDefault="0074489C" w:rsidP="0074489C">
      <w:pPr>
        <w:rPr>
          <w:color w:val="000000" w:themeColor="text1"/>
          <w:lang w:val="en-GB"/>
        </w:rPr>
      </w:pPr>
      <w:r>
        <w:rPr>
          <w:rStyle w:val="FootnoteReference"/>
        </w:rPr>
        <w:footnoteRef/>
      </w:r>
      <w:r>
        <w:t xml:space="preserve"> </w:t>
      </w:r>
      <w:r>
        <w:rPr>
          <w:color w:val="000000" w:themeColor="text1"/>
        </w:rPr>
        <w:t xml:space="preserve">The </w:t>
      </w:r>
      <w:r w:rsidRPr="008F47A8">
        <w:rPr>
          <w:i/>
          <w:color w:val="000000" w:themeColor="text1"/>
        </w:rPr>
        <w:t>G</w:t>
      </w:r>
      <w:proofErr w:type="spellStart"/>
      <w:r w:rsidRPr="008F47A8">
        <w:rPr>
          <w:i/>
          <w:color w:val="000000" w:themeColor="text1"/>
          <w:lang w:val="en-GB"/>
        </w:rPr>
        <w:t>lossary</w:t>
      </w:r>
      <w:proofErr w:type="spellEnd"/>
      <w:r w:rsidRPr="008F47A8">
        <w:rPr>
          <w:i/>
          <w:color w:val="000000" w:themeColor="text1"/>
          <w:lang w:val="en-GB"/>
        </w:rPr>
        <w:t xml:space="preserve"> of Wheelchair Terms and Definitions</w:t>
      </w:r>
      <w:r w:rsidRPr="00602789">
        <w:rPr>
          <w:color w:val="000000" w:themeColor="text1"/>
          <w:lang w:val="en-GB"/>
        </w:rPr>
        <w:t xml:space="preserve"> provides the framework for the terminology used for </w:t>
      </w:r>
      <w:r w:rsidRPr="00BC1F5C">
        <w:rPr>
          <w:color w:val="000000" w:themeColor="text1"/>
        </w:rPr>
        <w:t>seating support systems and wheeled mobility devices</w:t>
      </w:r>
      <w:r w:rsidRPr="00602789">
        <w:rPr>
          <w:color w:val="000000" w:themeColor="text1"/>
          <w:lang w:val="en-GB"/>
        </w:rPr>
        <w:t>.</w:t>
      </w:r>
      <w:hyperlink w:anchor="_ENREF_53" w:tooltip="Waugh, 2013 #1090" w:history="1">
        <w:r>
          <w:rPr>
            <w:color w:val="000000" w:themeColor="text1"/>
            <w:lang w:val="en-GB"/>
          </w:rPr>
          <w:fldChar w:fldCharType="begin"/>
        </w:r>
        <w:r>
          <w:rPr>
            <w:color w:val="000000" w:themeColor="text1"/>
            <w:lang w:val="en-GB"/>
          </w:rPr>
          <w:instrText xml:space="preserve"> ADDIN EN.CITE &lt;EndNote&gt;&lt;Cite&gt;&lt;Author&gt;Waugh&lt;/Author&gt;&lt;Year&gt;2013&lt;/Year&gt;&lt;RecNum&gt;1090&lt;/RecNum&gt;&lt;DisplayText&gt;&lt;style face="superscript"&gt;53&lt;/style&gt;&lt;/DisplayText&gt;&lt;record&gt;&lt;rec-number&gt;1090&lt;/rec-number&gt;&lt;foreign-keys&gt;&lt;key app="EN" db-id="ss9rsweayd5weye02rnxwvaoprzxwt2e9f5z"&gt;1090&lt;/key&gt;&lt;/foreign-keys&gt;&lt;ref-type name="Journal Article"&gt;17&lt;/ref-type&gt;&lt;contributors&gt;&lt;authors&gt;&lt;author&gt;Waugh, K&lt;/author&gt;&lt;author&gt;Crane, B&lt;/author&gt;&lt;/authors&gt;&lt;/contributors&gt;&lt;titles&gt;&lt;title&gt;Glossary of wheelchair terms and definitions, Version 1.0&lt;/title&gt;&lt;secondary-title&gt;Assistive Technology Partners&lt;/secondary-title&gt;&lt;/titles&gt;&lt;periodical&gt;&lt;full-title&gt;Assistive Technology Partners&lt;/full-title&gt;&lt;/periodical&gt;&lt;dates&gt;&lt;year&gt;2013&lt;/year&gt;&lt;/dates&gt;&lt;urls&gt;&lt;/urls&gt;&lt;/record&gt;&lt;/Cite&gt;&lt;/EndNote&gt;</w:instrText>
        </w:r>
        <w:r>
          <w:rPr>
            <w:color w:val="000000" w:themeColor="text1"/>
            <w:lang w:val="en-GB"/>
          </w:rPr>
          <w:fldChar w:fldCharType="separate"/>
        </w:r>
        <w:r w:rsidRPr="0066067F">
          <w:rPr>
            <w:noProof/>
            <w:color w:val="000000" w:themeColor="text1"/>
            <w:vertAlign w:val="superscript"/>
            <w:lang w:val="en-GB"/>
          </w:rPr>
          <w:t>53</w:t>
        </w:r>
        <w:r>
          <w:rPr>
            <w:color w:val="000000" w:themeColor="text1"/>
            <w:lang w:val="en-GB"/>
          </w:rPr>
          <w:fldChar w:fldCharType="end"/>
        </w:r>
      </w:hyperlink>
      <w:r w:rsidRPr="00602789">
        <w:rPr>
          <w:color w:val="000000" w:themeColor="text1"/>
          <w:lang w:val="en-GB"/>
        </w:rPr>
        <w:t xml:space="preserve"> </w:t>
      </w:r>
      <w:r w:rsidR="000305FA">
        <w:rPr>
          <w:color w:val="000000" w:themeColor="text1"/>
          <w:lang w:val="en-GB"/>
        </w:rPr>
        <w:t>[</w:t>
      </w:r>
      <w:hyperlink r:id="rId1" w:history="1">
        <w:r w:rsidR="000305FA">
          <w:rPr>
            <w:rStyle w:val="Hyperlink"/>
          </w:rPr>
          <w:t>http://www.ncartcoalition.org/uploads/userfiles/files/glossary-of-wheelchair-terms.pdf</w:t>
        </w:r>
      </w:hyperlink>
      <w:r w:rsidR="000305FA">
        <w:rPr>
          <w:color w:val="000000" w:themeColor="text1"/>
          <w:lang w:val="en-GB"/>
        </w:rPr>
        <w:t>]</w:t>
      </w:r>
    </w:p>
    <w:p w14:paraId="5AFA14FD" w14:textId="77292CEE" w:rsidR="0074489C" w:rsidRDefault="0074489C">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93200F" w14:textId="77777777" w:rsidR="00762CED" w:rsidRDefault="00762CE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AFE390" w14:textId="77777777" w:rsidR="00762CED" w:rsidRDefault="00762CE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DD5EB5" w14:textId="77777777" w:rsidR="00762CED" w:rsidRDefault="00762CE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6B38FF"/>
    <w:multiLevelType w:val="hybridMultilevel"/>
    <w:tmpl w:val="B7561094"/>
    <w:lvl w:ilvl="0" w:tplc="B84AA386">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18168D1"/>
    <w:multiLevelType w:val="hybridMultilevel"/>
    <w:tmpl w:val="DC36AD66"/>
    <w:lvl w:ilvl="0" w:tplc="D8FE0F0C">
      <w:start w:val="1"/>
      <w:numFmt w:val="decimal"/>
      <w:lvlText w:val="%1)"/>
      <w:lvlJc w:val="left"/>
      <w:pPr>
        <w:ind w:left="360" w:hanging="360"/>
      </w:pPr>
      <w:rPr>
        <w:rFonts w:hint="default"/>
        <w:b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951971"/>
    <w:multiLevelType w:val="hybridMultilevel"/>
    <w:tmpl w:val="4F5C06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2C3C13"/>
    <w:multiLevelType w:val="hybridMultilevel"/>
    <w:tmpl w:val="FED6EB70"/>
    <w:lvl w:ilvl="0" w:tplc="C64E3B16">
      <w:start w:val="1"/>
      <w:numFmt w:val="decimal"/>
      <w:lvlText w:val="%1."/>
      <w:lvlJc w:val="lef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458596F"/>
    <w:multiLevelType w:val="hybridMultilevel"/>
    <w:tmpl w:val="8E9C60A4"/>
    <w:lvl w:ilvl="0" w:tplc="B84AA386">
      <w:start w:val="1"/>
      <w:numFmt w:val="decimal"/>
      <w:lvlText w:val="%1)"/>
      <w:lvlJc w:val="left"/>
      <w:pPr>
        <w:ind w:left="360" w:hanging="360"/>
      </w:pPr>
      <w:rPr>
        <w:rFonts w:hint="default"/>
      </w:rPr>
    </w:lvl>
    <w:lvl w:ilvl="1" w:tplc="B84AA386">
      <w:start w:val="1"/>
      <w:numFmt w:val="decimal"/>
      <w:lvlText w:val="%2)"/>
      <w:lvlJc w:val="left"/>
      <w:pPr>
        <w:ind w:left="1440" w:hanging="360"/>
      </w:pPr>
      <w:rPr>
        <w:rFonts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F9F0B18"/>
    <w:multiLevelType w:val="hybridMultilevel"/>
    <w:tmpl w:val="B6A0CD2E"/>
    <w:lvl w:ilvl="0" w:tplc="04090017">
      <w:start w:val="1"/>
      <w:numFmt w:val="lowerLetter"/>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6" w15:restartNumberingAfterBreak="0">
    <w:nsid w:val="103E52C3"/>
    <w:multiLevelType w:val="hybridMultilevel"/>
    <w:tmpl w:val="B16628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0C87688"/>
    <w:multiLevelType w:val="hybridMultilevel"/>
    <w:tmpl w:val="FEF49C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1992D7A"/>
    <w:multiLevelType w:val="hybridMultilevel"/>
    <w:tmpl w:val="A840090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3397757"/>
    <w:multiLevelType w:val="hybridMultilevel"/>
    <w:tmpl w:val="33324D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3535187"/>
    <w:multiLevelType w:val="hybridMultilevel"/>
    <w:tmpl w:val="E7400320"/>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2A610094"/>
    <w:multiLevelType w:val="hybridMultilevel"/>
    <w:tmpl w:val="9BBC1FA4"/>
    <w:lvl w:ilvl="0" w:tplc="B84AA386">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B1046D9"/>
    <w:multiLevelType w:val="hybridMultilevel"/>
    <w:tmpl w:val="8F926FBE"/>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BF628CD"/>
    <w:multiLevelType w:val="hybridMultilevel"/>
    <w:tmpl w:val="15E8A8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D6A02D5"/>
    <w:multiLevelType w:val="hybridMultilevel"/>
    <w:tmpl w:val="C44AD47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D67CE04C">
      <w:start w:val="1"/>
      <w:numFmt w:val="decimal"/>
      <w:lvlText w:val="%3)"/>
      <w:lvlJc w:val="left"/>
      <w:pPr>
        <w:ind w:left="2340" w:hanging="360"/>
      </w:pPr>
      <w:rPr>
        <w:rFonts w:hint="default"/>
      </w:rPr>
    </w:lvl>
    <w:lvl w:ilvl="3" w:tplc="CD2EE86C">
      <w:numFmt w:val="bullet"/>
      <w:lvlText w:val="–"/>
      <w:lvlJc w:val="left"/>
      <w:pPr>
        <w:ind w:left="2880" w:hanging="360"/>
      </w:pPr>
      <w:rPr>
        <w:rFonts w:ascii="Calibri" w:eastAsiaTheme="minorHAnsi" w:hAnsi="Calibri" w:cs="Calibri"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5250348"/>
    <w:multiLevelType w:val="hybridMultilevel"/>
    <w:tmpl w:val="417A6742"/>
    <w:lvl w:ilvl="0" w:tplc="D8FE0F0C">
      <w:start w:val="1"/>
      <w:numFmt w:val="decimal"/>
      <w:lvlText w:val="%1)"/>
      <w:lvlJc w:val="left"/>
      <w:pPr>
        <w:ind w:left="360" w:hanging="360"/>
      </w:pPr>
      <w:rPr>
        <w:rFonts w:hint="default"/>
        <w:b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7C41039"/>
    <w:multiLevelType w:val="hybridMultilevel"/>
    <w:tmpl w:val="043CC7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A2905DA"/>
    <w:multiLevelType w:val="hybridMultilevel"/>
    <w:tmpl w:val="502E4DA8"/>
    <w:lvl w:ilvl="0" w:tplc="B84AA386">
      <w:start w:val="1"/>
      <w:numFmt w:val="decimal"/>
      <w:lvlText w:val="%1)"/>
      <w:lvlJc w:val="left"/>
      <w:pPr>
        <w:ind w:left="36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24C2DB3"/>
    <w:multiLevelType w:val="hybridMultilevel"/>
    <w:tmpl w:val="4FC220C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4B8128F"/>
    <w:multiLevelType w:val="hybridMultilevel"/>
    <w:tmpl w:val="4C7A446E"/>
    <w:lvl w:ilvl="0" w:tplc="04090017">
      <w:start w:val="1"/>
      <w:numFmt w:val="lowerLetter"/>
      <w:lvlText w:val="%1)"/>
      <w:lvlJc w:val="left"/>
      <w:pPr>
        <w:tabs>
          <w:tab w:val="num" w:pos="1080"/>
        </w:tabs>
        <w:ind w:left="1080" w:hanging="360"/>
      </w:p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20" w15:restartNumberingAfterBreak="0">
    <w:nsid w:val="4AEF7A6B"/>
    <w:multiLevelType w:val="hybridMultilevel"/>
    <w:tmpl w:val="683AD89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4F250D20"/>
    <w:multiLevelType w:val="hybridMultilevel"/>
    <w:tmpl w:val="ABA6A9BE"/>
    <w:lvl w:ilvl="0" w:tplc="D8FE0F0C">
      <w:start w:val="1"/>
      <w:numFmt w:val="decimal"/>
      <w:lvlText w:val="%1)"/>
      <w:lvlJc w:val="left"/>
      <w:pPr>
        <w:ind w:left="360" w:hanging="360"/>
      </w:pPr>
      <w:rPr>
        <w:rFonts w:hint="default"/>
        <w:b w:val="0"/>
        <w:sz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4FE55351"/>
    <w:multiLevelType w:val="hybridMultilevel"/>
    <w:tmpl w:val="2FE2386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50406ED0"/>
    <w:multiLevelType w:val="hybridMultilevel"/>
    <w:tmpl w:val="C82CB8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17C367F"/>
    <w:multiLevelType w:val="hybridMultilevel"/>
    <w:tmpl w:val="23D4FBD6"/>
    <w:lvl w:ilvl="0" w:tplc="0409000F">
      <w:start w:val="1"/>
      <w:numFmt w:val="decimal"/>
      <w:lvlText w:val="%1."/>
      <w:lvlJc w:val="left"/>
      <w:pPr>
        <w:tabs>
          <w:tab w:val="num" w:pos="1080"/>
        </w:tabs>
        <w:ind w:left="1080" w:hanging="360"/>
      </w:pPr>
    </w:lvl>
    <w:lvl w:ilvl="1" w:tplc="04090019">
      <w:start w:val="1"/>
      <w:numFmt w:val="lowerLetter"/>
      <w:lvlText w:val="%2."/>
      <w:lvlJc w:val="left"/>
      <w:pPr>
        <w:tabs>
          <w:tab w:val="num" w:pos="1800"/>
        </w:tabs>
        <w:ind w:left="1800" w:hanging="360"/>
      </w:pPr>
    </w:lvl>
    <w:lvl w:ilvl="2" w:tplc="0409001B">
      <w:start w:val="1"/>
      <w:numFmt w:val="lowerRoman"/>
      <w:lvlText w:val="%3."/>
      <w:lvlJc w:val="right"/>
      <w:pPr>
        <w:tabs>
          <w:tab w:val="num" w:pos="2520"/>
        </w:tabs>
        <w:ind w:left="2520" w:hanging="180"/>
      </w:pPr>
    </w:lvl>
    <w:lvl w:ilvl="3" w:tplc="0409000F">
      <w:start w:val="1"/>
      <w:numFmt w:val="decimal"/>
      <w:lvlText w:val="%4."/>
      <w:lvlJc w:val="left"/>
      <w:pPr>
        <w:tabs>
          <w:tab w:val="num" w:pos="3240"/>
        </w:tabs>
        <w:ind w:left="3240" w:hanging="360"/>
      </w:pPr>
    </w:lvl>
    <w:lvl w:ilvl="4" w:tplc="04090019">
      <w:start w:val="1"/>
      <w:numFmt w:val="lowerLetter"/>
      <w:lvlText w:val="%5."/>
      <w:lvlJc w:val="left"/>
      <w:pPr>
        <w:tabs>
          <w:tab w:val="num" w:pos="3960"/>
        </w:tabs>
        <w:ind w:left="3960" w:hanging="360"/>
      </w:pPr>
    </w:lvl>
    <w:lvl w:ilvl="5" w:tplc="0409001B">
      <w:start w:val="1"/>
      <w:numFmt w:val="lowerRoman"/>
      <w:lvlText w:val="%6."/>
      <w:lvlJc w:val="right"/>
      <w:pPr>
        <w:tabs>
          <w:tab w:val="num" w:pos="4680"/>
        </w:tabs>
        <w:ind w:left="4680" w:hanging="180"/>
      </w:pPr>
    </w:lvl>
    <w:lvl w:ilvl="6" w:tplc="0409000F">
      <w:start w:val="1"/>
      <w:numFmt w:val="decimal"/>
      <w:lvlText w:val="%7."/>
      <w:lvlJc w:val="left"/>
      <w:pPr>
        <w:tabs>
          <w:tab w:val="num" w:pos="5400"/>
        </w:tabs>
        <w:ind w:left="5400" w:hanging="360"/>
      </w:pPr>
    </w:lvl>
    <w:lvl w:ilvl="7" w:tplc="04090019">
      <w:start w:val="1"/>
      <w:numFmt w:val="lowerLetter"/>
      <w:lvlText w:val="%8."/>
      <w:lvlJc w:val="left"/>
      <w:pPr>
        <w:tabs>
          <w:tab w:val="num" w:pos="6120"/>
        </w:tabs>
        <w:ind w:left="6120" w:hanging="360"/>
      </w:pPr>
    </w:lvl>
    <w:lvl w:ilvl="8" w:tplc="0409001B">
      <w:start w:val="1"/>
      <w:numFmt w:val="lowerRoman"/>
      <w:lvlText w:val="%9."/>
      <w:lvlJc w:val="right"/>
      <w:pPr>
        <w:tabs>
          <w:tab w:val="num" w:pos="6840"/>
        </w:tabs>
        <w:ind w:left="6840" w:hanging="180"/>
      </w:pPr>
    </w:lvl>
  </w:abstractNum>
  <w:abstractNum w:abstractNumId="25" w15:restartNumberingAfterBreak="0">
    <w:nsid w:val="55881337"/>
    <w:multiLevelType w:val="hybridMultilevel"/>
    <w:tmpl w:val="B0845F62"/>
    <w:lvl w:ilvl="0" w:tplc="CB76F898">
      <w:start w:val="1"/>
      <w:numFmt w:val="decimal"/>
      <w:lvlText w:val="%1)"/>
      <w:lvlJc w:val="left"/>
      <w:pPr>
        <w:ind w:left="360" w:hanging="360"/>
      </w:pPr>
      <w:rPr>
        <w:rFonts w:hint="default"/>
        <w:sz w:val="22"/>
        <w:szCs w:val="22"/>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8A02A63"/>
    <w:multiLevelType w:val="hybridMultilevel"/>
    <w:tmpl w:val="AAAE5DD2"/>
    <w:lvl w:ilvl="0" w:tplc="EEFE2628">
      <w:start w:val="1"/>
      <w:numFmt w:val="decimal"/>
      <w:lvlText w:val="%1."/>
      <w:lvlJc w:val="left"/>
      <w:pPr>
        <w:ind w:left="360" w:hanging="360"/>
      </w:pPr>
      <w:rPr>
        <w:b w:val="0"/>
        <w:bCs w:val="0"/>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27" w15:restartNumberingAfterBreak="0">
    <w:nsid w:val="5A6F0C9E"/>
    <w:multiLevelType w:val="hybridMultilevel"/>
    <w:tmpl w:val="B6A0CD2E"/>
    <w:lvl w:ilvl="0" w:tplc="04090017">
      <w:start w:val="1"/>
      <w:numFmt w:val="lowerLetter"/>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28" w15:restartNumberingAfterBreak="0">
    <w:nsid w:val="5A744FB1"/>
    <w:multiLevelType w:val="hybridMultilevel"/>
    <w:tmpl w:val="BCF20622"/>
    <w:lvl w:ilvl="0" w:tplc="B84AA386">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5D8C1665"/>
    <w:multiLevelType w:val="hybridMultilevel"/>
    <w:tmpl w:val="91222B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E2333E9"/>
    <w:multiLevelType w:val="hybridMultilevel"/>
    <w:tmpl w:val="811479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072345D"/>
    <w:multiLevelType w:val="hybridMultilevel"/>
    <w:tmpl w:val="23D4FBD6"/>
    <w:lvl w:ilvl="0" w:tplc="0409000F">
      <w:start w:val="1"/>
      <w:numFmt w:val="decimal"/>
      <w:lvlText w:val="%1."/>
      <w:lvlJc w:val="left"/>
      <w:pPr>
        <w:tabs>
          <w:tab w:val="num" w:pos="1080"/>
        </w:tabs>
        <w:ind w:left="1080" w:hanging="360"/>
      </w:pPr>
    </w:lvl>
    <w:lvl w:ilvl="1" w:tplc="04090019">
      <w:start w:val="1"/>
      <w:numFmt w:val="lowerLetter"/>
      <w:lvlText w:val="%2."/>
      <w:lvlJc w:val="left"/>
      <w:pPr>
        <w:tabs>
          <w:tab w:val="num" w:pos="1800"/>
        </w:tabs>
        <w:ind w:left="1800" w:hanging="360"/>
      </w:pPr>
    </w:lvl>
    <w:lvl w:ilvl="2" w:tplc="0409001B">
      <w:start w:val="1"/>
      <w:numFmt w:val="lowerRoman"/>
      <w:lvlText w:val="%3."/>
      <w:lvlJc w:val="right"/>
      <w:pPr>
        <w:tabs>
          <w:tab w:val="num" w:pos="2520"/>
        </w:tabs>
        <w:ind w:left="2520" w:hanging="180"/>
      </w:pPr>
    </w:lvl>
    <w:lvl w:ilvl="3" w:tplc="0409000F">
      <w:start w:val="1"/>
      <w:numFmt w:val="decimal"/>
      <w:lvlText w:val="%4."/>
      <w:lvlJc w:val="left"/>
      <w:pPr>
        <w:tabs>
          <w:tab w:val="num" w:pos="3240"/>
        </w:tabs>
        <w:ind w:left="3240" w:hanging="360"/>
      </w:pPr>
    </w:lvl>
    <w:lvl w:ilvl="4" w:tplc="04090019">
      <w:start w:val="1"/>
      <w:numFmt w:val="lowerLetter"/>
      <w:lvlText w:val="%5."/>
      <w:lvlJc w:val="left"/>
      <w:pPr>
        <w:tabs>
          <w:tab w:val="num" w:pos="3960"/>
        </w:tabs>
        <w:ind w:left="3960" w:hanging="360"/>
      </w:pPr>
    </w:lvl>
    <w:lvl w:ilvl="5" w:tplc="0409001B">
      <w:start w:val="1"/>
      <w:numFmt w:val="lowerRoman"/>
      <w:lvlText w:val="%6."/>
      <w:lvlJc w:val="right"/>
      <w:pPr>
        <w:tabs>
          <w:tab w:val="num" w:pos="4680"/>
        </w:tabs>
        <w:ind w:left="4680" w:hanging="180"/>
      </w:pPr>
    </w:lvl>
    <w:lvl w:ilvl="6" w:tplc="0409000F">
      <w:start w:val="1"/>
      <w:numFmt w:val="decimal"/>
      <w:lvlText w:val="%7."/>
      <w:lvlJc w:val="left"/>
      <w:pPr>
        <w:tabs>
          <w:tab w:val="num" w:pos="5400"/>
        </w:tabs>
        <w:ind w:left="5400" w:hanging="360"/>
      </w:pPr>
    </w:lvl>
    <w:lvl w:ilvl="7" w:tplc="04090019">
      <w:start w:val="1"/>
      <w:numFmt w:val="lowerLetter"/>
      <w:lvlText w:val="%8."/>
      <w:lvlJc w:val="left"/>
      <w:pPr>
        <w:tabs>
          <w:tab w:val="num" w:pos="6120"/>
        </w:tabs>
        <w:ind w:left="6120" w:hanging="360"/>
      </w:pPr>
    </w:lvl>
    <w:lvl w:ilvl="8" w:tplc="0409001B">
      <w:start w:val="1"/>
      <w:numFmt w:val="lowerRoman"/>
      <w:lvlText w:val="%9."/>
      <w:lvlJc w:val="right"/>
      <w:pPr>
        <w:tabs>
          <w:tab w:val="num" w:pos="6840"/>
        </w:tabs>
        <w:ind w:left="6840" w:hanging="180"/>
      </w:pPr>
    </w:lvl>
  </w:abstractNum>
  <w:abstractNum w:abstractNumId="32" w15:restartNumberingAfterBreak="0">
    <w:nsid w:val="64AF5AD4"/>
    <w:multiLevelType w:val="hybridMultilevel"/>
    <w:tmpl w:val="63960CC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584360C"/>
    <w:multiLevelType w:val="hybridMultilevel"/>
    <w:tmpl w:val="6DF481B8"/>
    <w:lvl w:ilvl="0" w:tplc="EEF6DF20">
      <w:start w:val="1"/>
      <w:numFmt w:val="decimal"/>
      <w:lvlText w:val="%1."/>
      <w:lvlJc w:val="left"/>
      <w:pPr>
        <w:ind w:left="720" w:hanging="360"/>
      </w:pPr>
      <w:rPr>
        <w:b w:val="0"/>
        <w:bCs w:val="0"/>
        <w:i w:val="0"/>
        <w:iCs w:val="0"/>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93C652C"/>
    <w:multiLevelType w:val="hybridMultilevel"/>
    <w:tmpl w:val="39E698EA"/>
    <w:lvl w:ilvl="0" w:tplc="EEFE2628">
      <w:start w:val="1"/>
      <w:numFmt w:val="decimal"/>
      <w:lvlText w:val="%1."/>
      <w:lvlJc w:val="left"/>
      <w:pPr>
        <w:ind w:left="108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A906721"/>
    <w:multiLevelType w:val="hybridMultilevel"/>
    <w:tmpl w:val="6FCC4C52"/>
    <w:lvl w:ilvl="0" w:tplc="B84AA386">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B0E40FA"/>
    <w:multiLevelType w:val="hybridMultilevel"/>
    <w:tmpl w:val="B6A0CD2E"/>
    <w:lvl w:ilvl="0" w:tplc="04090017">
      <w:start w:val="1"/>
      <w:numFmt w:val="lowerLetter"/>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37" w15:restartNumberingAfterBreak="0">
    <w:nsid w:val="6D3D0D80"/>
    <w:multiLevelType w:val="hybridMultilevel"/>
    <w:tmpl w:val="56F2F1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F3A5287"/>
    <w:multiLevelType w:val="hybridMultilevel"/>
    <w:tmpl w:val="A840090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00F3048"/>
    <w:multiLevelType w:val="hybridMultilevel"/>
    <w:tmpl w:val="E20ECBB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8"/>
  </w:num>
  <w:num w:numId="2">
    <w:abstractNumId w:val="38"/>
  </w:num>
  <w:num w:numId="3">
    <w:abstractNumId w:val="29"/>
  </w:num>
  <w:num w:numId="4">
    <w:abstractNumId w:val="3"/>
  </w:num>
  <w:num w:numId="5">
    <w:abstractNumId w:val="10"/>
  </w:num>
  <w:num w:numId="6">
    <w:abstractNumId w:val="12"/>
  </w:num>
  <w:num w:numId="7">
    <w:abstractNumId w:val="14"/>
  </w:num>
  <w:num w:numId="8">
    <w:abstractNumId w:val="8"/>
  </w:num>
  <w:num w:numId="9">
    <w:abstractNumId w:val="33"/>
  </w:num>
  <w:num w:numId="10">
    <w:abstractNumId w:val="19"/>
  </w:num>
  <w:num w:numId="11">
    <w:abstractNumId w:val="7"/>
  </w:num>
  <w:num w:numId="12">
    <w:abstractNumId w:val="6"/>
  </w:num>
  <w:num w:numId="13">
    <w:abstractNumId w:val="34"/>
  </w:num>
  <w:num w:numId="14">
    <w:abstractNumId w:val="26"/>
  </w:num>
  <w:num w:numId="15">
    <w:abstractNumId w:val="22"/>
  </w:num>
  <w:num w:numId="16">
    <w:abstractNumId w:val="9"/>
  </w:num>
  <w:num w:numId="17">
    <w:abstractNumId w:val="16"/>
  </w:num>
  <w:num w:numId="18">
    <w:abstractNumId w:val="23"/>
  </w:num>
  <w:num w:numId="19">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0"/>
  </w:num>
  <w:num w:numId="22">
    <w:abstractNumId w:val="21"/>
  </w:num>
  <w:num w:numId="23">
    <w:abstractNumId w:val="1"/>
  </w:num>
  <w:num w:numId="24">
    <w:abstractNumId w:val="15"/>
  </w:num>
  <w:num w:numId="25">
    <w:abstractNumId w:val="28"/>
  </w:num>
  <w:num w:numId="26">
    <w:abstractNumId w:val="35"/>
  </w:num>
  <w:num w:numId="27">
    <w:abstractNumId w:val="11"/>
  </w:num>
  <w:num w:numId="28">
    <w:abstractNumId w:val="25"/>
  </w:num>
  <w:num w:numId="29">
    <w:abstractNumId w:val="2"/>
  </w:num>
  <w:num w:numId="30">
    <w:abstractNumId w:val="30"/>
  </w:num>
  <w:num w:numId="31">
    <w:abstractNumId w:val="17"/>
  </w:num>
  <w:num w:numId="32">
    <w:abstractNumId w:val="0"/>
  </w:num>
  <w:num w:numId="33">
    <w:abstractNumId w:val="4"/>
  </w:num>
  <w:num w:numId="34">
    <w:abstractNumId w:val="36"/>
  </w:num>
  <w:num w:numId="35">
    <w:abstractNumId w:val="37"/>
  </w:num>
  <w:num w:numId="36">
    <w:abstractNumId w:val="39"/>
  </w:num>
  <w:num w:numId="37">
    <w:abstractNumId w:val="32"/>
  </w:num>
  <w:num w:numId="38">
    <w:abstractNumId w:val="27"/>
  </w:num>
  <w:num w:numId="39">
    <w:abstractNumId w:val="5"/>
  </w:num>
  <w:num w:numId="40">
    <w:abstractNumId w:val="13"/>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1"/>
  <w:displayBackgroundShape/>
  <w:proofState w:spelling="clean" w:grammar="clean"/>
  <w:defaultTabStop w:val="288"/>
  <w:characterSpacingControl w:val="doNotCompress"/>
  <w:savePreviewPicture/>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E56BB"/>
    <w:rsid w:val="000003A4"/>
    <w:rsid w:val="00002947"/>
    <w:rsid w:val="000048F0"/>
    <w:rsid w:val="0000495B"/>
    <w:rsid w:val="000058B2"/>
    <w:rsid w:val="00005EDC"/>
    <w:rsid w:val="0000753F"/>
    <w:rsid w:val="00014719"/>
    <w:rsid w:val="000150B0"/>
    <w:rsid w:val="000151E5"/>
    <w:rsid w:val="0002450D"/>
    <w:rsid w:val="00024A7F"/>
    <w:rsid w:val="00024D27"/>
    <w:rsid w:val="00026FC8"/>
    <w:rsid w:val="000305FA"/>
    <w:rsid w:val="00031227"/>
    <w:rsid w:val="00042372"/>
    <w:rsid w:val="00046737"/>
    <w:rsid w:val="00047A61"/>
    <w:rsid w:val="000542F0"/>
    <w:rsid w:val="00063B2F"/>
    <w:rsid w:val="00067909"/>
    <w:rsid w:val="00071192"/>
    <w:rsid w:val="000738D2"/>
    <w:rsid w:val="00081D2D"/>
    <w:rsid w:val="00092B37"/>
    <w:rsid w:val="00093ED9"/>
    <w:rsid w:val="000A1EC9"/>
    <w:rsid w:val="000A306F"/>
    <w:rsid w:val="000A3622"/>
    <w:rsid w:val="000A6445"/>
    <w:rsid w:val="000A740B"/>
    <w:rsid w:val="000C1146"/>
    <w:rsid w:val="000C273D"/>
    <w:rsid w:val="000C47B8"/>
    <w:rsid w:val="000D0585"/>
    <w:rsid w:val="000D4831"/>
    <w:rsid w:val="000D74A9"/>
    <w:rsid w:val="000E7EB7"/>
    <w:rsid w:val="000F06AB"/>
    <w:rsid w:val="000F183B"/>
    <w:rsid w:val="000F227B"/>
    <w:rsid w:val="000F2674"/>
    <w:rsid w:val="000F470C"/>
    <w:rsid w:val="000F7A6C"/>
    <w:rsid w:val="00101EE7"/>
    <w:rsid w:val="00105A89"/>
    <w:rsid w:val="0011474D"/>
    <w:rsid w:val="00133D47"/>
    <w:rsid w:val="001349D1"/>
    <w:rsid w:val="001407BB"/>
    <w:rsid w:val="00140A33"/>
    <w:rsid w:val="001448E6"/>
    <w:rsid w:val="0014549D"/>
    <w:rsid w:val="00146571"/>
    <w:rsid w:val="0015104A"/>
    <w:rsid w:val="00154A7F"/>
    <w:rsid w:val="00155057"/>
    <w:rsid w:val="00161866"/>
    <w:rsid w:val="00161867"/>
    <w:rsid w:val="0016223A"/>
    <w:rsid w:val="001667D9"/>
    <w:rsid w:val="001675B5"/>
    <w:rsid w:val="00171AF7"/>
    <w:rsid w:val="00171F2B"/>
    <w:rsid w:val="001724F3"/>
    <w:rsid w:val="0017551B"/>
    <w:rsid w:val="00183D0B"/>
    <w:rsid w:val="0018560C"/>
    <w:rsid w:val="00185671"/>
    <w:rsid w:val="0018650E"/>
    <w:rsid w:val="00187470"/>
    <w:rsid w:val="001878DE"/>
    <w:rsid w:val="00191933"/>
    <w:rsid w:val="001947A4"/>
    <w:rsid w:val="001A0CE7"/>
    <w:rsid w:val="001A1D9A"/>
    <w:rsid w:val="001A3ABE"/>
    <w:rsid w:val="001A549A"/>
    <w:rsid w:val="001A6F48"/>
    <w:rsid w:val="001A7246"/>
    <w:rsid w:val="001B0EAD"/>
    <w:rsid w:val="001B1E35"/>
    <w:rsid w:val="001D1D84"/>
    <w:rsid w:val="001E172C"/>
    <w:rsid w:val="001E21CF"/>
    <w:rsid w:val="001E415F"/>
    <w:rsid w:val="001E465D"/>
    <w:rsid w:val="001F041E"/>
    <w:rsid w:val="001F2FE3"/>
    <w:rsid w:val="001F3849"/>
    <w:rsid w:val="001F3E60"/>
    <w:rsid w:val="00204C56"/>
    <w:rsid w:val="00205A69"/>
    <w:rsid w:val="00211507"/>
    <w:rsid w:val="00213683"/>
    <w:rsid w:val="00215031"/>
    <w:rsid w:val="00221945"/>
    <w:rsid w:val="00221BDA"/>
    <w:rsid w:val="002222C2"/>
    <w:rsid w:val="0022750D"/>
    <w:rsid w:val="002365E0"/>
    <w:rsid w:val="00243E70"/>
    <w:rsid w:val="00246BE6"/>
    <w:rsid w:val="002561B8"/>
    <w:rsid w:val="00257302"/>
    <w:rsid w:val="00257E6F"/>
    <w:rsid w:val="00264B43"/>
    <w:rsid w:val="002670F7"/>
    <w:rsid w:val="002677D9"/>
    <w:rsid w:val="00273F3F"/>
    <w:rsid w:val="002771DA"/>
    <w:rsid w:val="00283FD9"/>
    <w:rsid w:val="002921CB"/>
    <w:rsid w:val="00293930"/>
    <w:rsid w:val="00294347"/>
    <w:rsid w:val="00295924"/>
    <w:rsid w:val="00296726"/>
    <w:rsid w:val="002A498D"/>
    <w:rsid w:val="002A56B2"/>
    <w:rsid w:val="002A6746"/>
    <w:rsid w:val="002B0CE0"/>
    <w:rsid w:val="002B25A5"/>
    <w:rsid w:val="002D1EE9"/>
    <w:rsid w:val="002D63B8"/>
    <w:rsid w:val="002D6F60"/>
    <w:rsid w:val="002E11E5"/>
    <w:rsid w:val="002E1D00"/>
    <w:rsid w:val="002F3999"/>
    <w:rsid w:val="002F461C"/>
    <w:rsid w:val="00302401"/>
    <w:rsid w:val="00306089"/>
    <w:rsid w:val="00306214"/>
    <w:rsid w:val="003107AC"/>
    <w:rsid w:val="00311685"/>
    <w:rsid w:val="00311C78"/>
    <w:rsid w:val="00313DDE"/>
    <w:rsid w:val="003168EF"/>
    <w:rsid w:val="00316E38"/>
    <w:rsid w:val="0031751A"/>
    <w:rsid w:val="003239AA"/>
    <w:rsid w:val="00330E19"/>
    <w:rsid w:val="0033242E"/>
    <w:rsid w:val="003334D7"/>
    <w:rsid w:val="00337E9A"/>
    <w:rsid w:val="003406E9"/>
    <w:rsid w:val="0034133A"/>
    <w:rsid w:val="00341A1F"/>
    <w:rsid w:val="003560F6"/>
    <w:rsid w:val="00367A8B"/>
    <w:rsid w:val="003757F4"/>
    <w:rsid w:val="00380B01"/>
    <w:rsid w:val="00382090"/>
    <w:rsid w:val="00391B37"/>
    <w:rsid w:val="003B5870"/>
    <w:rsid w:val="003C2238"/>
    <w:rsid w:val="003C31FF"/>
    <w:rsid w:val="003C5A6C"/>
    <w:rsid w:val="003C6B7F"/>
    <w:rsid w:val="003D09D6"/>
    <w:rsid w:val="003D1015"/>
    <w:rsid w:val="003D388D"/>
    <w:rsid w:val="003E1A8D"/>
    <w:rsid w:val="003E2589"/>
    <w:rsid w:val="003E3D3A"/>
    <w:rsid w:val="003E409C"/>
    <w:rsid w:val="00404CA4"/>
    <w:rsid w:val="00407C5F"/>
    <w:rsid w:val="00410B3B"/>
    <w:rsid w:val="00414DD2"/>
    <w:rsid w:val="00416C73"/>
    <w:rsid w:val="00430FFD"/>
    <w:rsid w:val="004374A1"/>
    <w:rsid w:val="004438D2"/>
    <w:rsid w:val="00446817"/>
    <w:rsid w:val="004531DA"/>
    <w:rsid w:val="00455007"/>
    <w:rsid w:val="0045672E"/>
    <w:rsid w:val="00456DD1"/>
    <w:rsid w:val="004602ED"/>
    <w:rsid w:val="00462F1A"/>
    <w:rsid w:val="004723F6"/>
    <w:rsid w:val="004751D0"/>
    <w:rsid w:val="00476313"/>
    <w:rsid w:val="004857DD"/>
    <w:rsid w:val="004864D1"/>
    <w:rsid w:val="004905B9"/>
    <w:rsid w:val="00497789"/>
    <w:rsid w:val="004A06FA"/>
    <w:rsid w:val="004C2778"/>
    <w:rsid w:val="004C79B8"/>
    <w:rsid w:val="004D11D3"/>
    <w:rsid w:val="004E6257"/>
    <w:rsid w:val="004F021A"/>
    <w:rsid w:val="004F407B"/>
    <w:rsid w:val="0050471A"/>
    <w:rsid w:val="0050542D"/>
    <w:rsid w:val="0051134C"/>
    <w:rsid w:val="005121B4"/>
    <w:rsid w:val="00521B08"/>
    <w:rsid w:val="00531A58"/>
    <w:rsid w:val="00542F63"/>
    <w:rsid w:val="005444CF"/>
    <w:rsid w:val="00550FEA"/>
    <w:rsid w:val="00551448"/>
    <w:rsid w:val="00551600"/>
    <w:rsid w:val="00555323"/>
    <w:rsid w:val="00562E56"/>
    <w:rsid w:val="00564AD6"/>
    <w:rsid w:val="005677FF"/>
    <w:rsid w:val="00573ECB"/>
    <w:rsid w:val="005753A9"/>
    <w:rsid w:val="00584827"/>
    <w:rsid w:val="00585415"/>
    <w:rsid w:val="0058703E"/>
    <w:rsid w:val="005951F7"/>
    <w:rsid w:val="005A0F81"/>
    <w:rsid w:val="005A5C92"/>
    <w:rsid w:val="005B7232"/>
    <w:rsid w:val="005C098A"/>
    <w:rsid w:val="005C5E18"/>
    <w:rsid w:val="005C6CA1"/>
    <w:rsid w:val="005C79C3"/>
    <w:rsid w:val="005D2EB0"/>
    <w:rsid w:val="005E361D"/>
    <w:rsid w:val="005E61C9"/>
    <w:rsid w:val="005F109A"/>
    <w:rsid w:val="005F39BB"/>
    <w:rsid w:val="0060143A"/>
    <w:rsid w:val="006033F1"/>
    <w:rsid w:val="006104C8"/>
    <w:rsid w:val="00613D8C"/>
    <w:rsid w:val="006144B8"/>
    <w:rsid w:val="006234F5"/>
    <w:rsid w:val="006242FF"/>
    <w:rsid w:val="006250A3"/>
    <w:rsid w:val="00625D44"/>
    <w:rsid w:val="00631A5C"/>
    <w:rsid w:val="006347C1"/>
    <w:rsid w:val="006436DC"/>
    <w:rsid w:val="00650644"/>
    <w:rsid w:val="00650B2F"/>
    <w:rsid w:val="006538E4"/>
    <w:rsid w:val="0066381A"/>
    <w:rsid w:val="00673C95"/>
    <w:rsid w:val="0067623E"/>
    <w:rsid w:val="00683780"/>
    <w:rsid w:val="00684CA1"/>
    <w:rsid w:val="00687D94"/>
    <w:rsid w:val="006908CE"/>
    <w:rsid w:val="006938A4"/>
    <w:rsid w:val="00694843"/>
    <w:rsid w:val="006A0E0B"/>
    <w:rsid w:val="006A2295"/>
    <w:rsid w:val="006A2E0D"/>
    <w:rsid w:val="006A3946"/>
    <w:rsid w:val="006A52D2"/>
    <w:rsid w:val="006A738A"/>
    <w:rsid w:val="006B0D84"/>
    <w:rsid w:val="006B0F44"/>
    <w:rsid w:val="006B446C"/>
    <w:rsid w:val="006B4656"/>
    <w:rsid w:val="006C2C90"/>
    <w:rsid w:val="006D20A5"/>
    <w:rsid w:val="006D2A3E"/>
    <w:rsid w:val="006E0137"/>
    <w:rsid w:val="006E0A59"/>
    <w:rsid w:val="006E1AA5"/>
    <w:rsid w:val="006E2D07"/>
    <w:rsid w:val="006E3331"/>
    <w:rsid w:val="006E6797"/>
    <w:rsid w:val="006F1E3F"/>
    <w:rsid w:val="006F55B0"/>
    <w:rsid w:val="006F76A2"/>
    <w:rsid w:val="00715E17"/>
    <w:rsid w:val="007177A4"/>
    <w:rsid w:val="00724F70"/>
    <w:rsid w:val="00726DFE"/>
    <w:rsid w:val="00727166"/>
    <w:rsid w:val="007334B9"/>
    <w:rsid w:val="00742711"/>
    <w:rsid w:val="00743A2A"/>
    <w:rsid w:val="0074489C"/>
    <w:rsid w:val="007478D3"/>
    <w:rsid w:val="007479FA"/>
    <w:rsid w:val="007500F0"/>
    <w:rsid w:val="00762CED"/>
    <w:rsid w:val="00766655"/>
    <w:rsid w:val="007727C9"/>
    <w:rsid w:val="007740B8"/>
    <w:rsid w:val="00777C53"/>
    <w:rsid w:val="00781744"/>
    <w:rsid w:val="0079197F"/>
    <w:rsid w:val="00797B4C"/>
    <w:rsid w:val="00797FA4"/>
    <w:rsid w:val="007A0E99"/>
    <w:rsid w:val="007A10B4"/>
    <w:rsid w:val="007A2A63"/>
    <w:rsid w:val="007C078E"/>
    <w:rsid w:val="007C0DA2"/>
    <w:rsid w:val="007C3F88"/>
    <w:rsid w:val="007C4D6F"/>
    <w:rsid w:val="007D5EC4"/>
    <w:rsid w:val="007F2059"/>
    <w:rsid w:val="00805773"/>
    <w:rsid w:val="00806586"/>
    <w:rsid w:val="00813792"/>
    <w:rsid w:val="00813ADC"/>
    <w:rsid w:val="00817676"/>
    <w:rsid w:val="00830A8E"/>
    <w:rsid w:val="00831089"/>
    <w:rsid w:val="00843A47"/>
    <w:rsid w:val="00844FB3"/>
    <w:rsid w:val="00850F87"/>
    <w:rsid w:val="00851A48"/>
    <w:rsid w:val="00852DCB"/>
    <w:rsid w:val="008541C2"/>
    <w:rsid w:val="0085630A"/>
    <w:rsid w:val="00861F09"/>
    <w:rsid w:val="00863AA2"/>
    <w:rsid w:val="0086668A"/>
    <w:rsid w:val="00871D21"/>
    <w:rsid w:val="00877BDE"/>
    <w:rsid w:val="00881232"/>
    <w:rsid w:val="008840F7"/>
    <w:rsid w:val="0088594B"/>
    <w:rsid w:val="00890E67"/>
    <w:rsid w:val="00892FB7"/>
    <w:rsid w:val="008939EE"/>
    <w:rsid w:val="00894691"/>
    <w:rsid w:val="00897AC5"/>
    <w:rsid w:val="00897FE9"/>
    <w:rsid w:val="008A22F2"/>
    <w:rsid w:val="008A6C37"/>
    <w:rsid w:val="008B0C81"/>
    <w:rsid w:val="008B64F6"/>
    <w:rsid w:val="008B6C32"/>
    <w:rsid w:val="008C0A24"/>
    <w:rsid w:val="008C1B38"/>
    <w:rsid w:val="008D3165"/>
    <w:rsid w:val="008D3B99"/>
    <w:rsid w:val="008D572F"/>
    <w:rsid w:val="008E0C70"/>
    <w:rsid w:val="008E2B15"/>
    <w:rsid w:val="008E5666"/>
    <w:rsid w:val="008E56BB"/>
    <w:rsid w:val="008F56C3"/>
    <w:rsid w:val="008F5B83"/>
    <w:rsid w:val="008F78A4"/>
    <w:rsid w:val="00903275"/>
    <w:rsid w:val="0090632C"/>
    <w:rsid w:val="00912E9C"/>
    <w:rsid w:val="00913250"/>
    <w:rsid w:val="00914FAC"/>
    <w:rsid w:val="00915BEB"/>
    <w:rsid w:val="0092440D"/>
    <w:rsid w:val="009302AB"/>
    <w:rsid w:val="009347BD"/>
    <w:rsid w:val="00936A55"/>
    <w:rsid w:val="00942FB8"/>
    <w:rsid w:val="00944E7B"/>
    <w:rsid w:val="009468BD"/>
    <w:rsid w:val="00955EA3"/>
    <w:rsid w:val="00957351"/>
    <w:rsid w:val="009606DE"/>
    <w:rsid w:val="009670DE"/>
    <w:rsid w:val="009678AE"/>
    <w:rsid w:val="00971B00"/>
    <w:rsid w:val="00974514"/>
    <w:rsid w:val="009815BE"/>
    <w:rsid w:val="0098572E"/>
    <w:rsid w:val="009858A2"/>
    <w:rsid w:val="00987038"/>
    <w:rsid w:val="009939ED"/>
    <w:rsid w:val="00994E3E"/>
    <w:rsid w:val="00995454"/>
    <w:rsid w:val="009977D0"/>
    <w:rsid w:val="009A01FB"/>
    <w:rsid w:val="009A2766"/>
    <w:rsid w:val="009A2AE4"/>
    <w:rsid w:val="009A33FE"/>
    <w:rsid w:val="009A669A"/>
    <w:rsid w:val="009A7282"/>
    <w:rsid w:val="009A7A37"/>
    <w:rsid w:val="009B1B41"/>
    <w:rsid w:val="009B43F1"/>
    <w:rsid w:val="009B517C"/>
    <w:rsid w:val="009B6F49"/>
    <w:rsid w:val="009C587D"/>
    <w:rsid w:val="009D0237"/>
    <w:rsid w:val="009D0D68"/>
    <w:rsid w:val="009D0F18"/>
    <w:rsid w:val="009D1858"/>
    <w:rsid w:val="009D2F92"/>
    <w:rsid w:val="009D3225"/>
    <w:rsid w:val="009D4B44"/>
    <w:rsid w:val="009E0834"/>
    <w:rsid w:val="009E2CC0"/>
    <w:rsid w:val="009E53CD"/>
    <w:rsid w:val="009F0728"/>
    <w:rsid w:val="009F629B"/>
    <w:rsid w:val="009F7FFB"/>
    <w:rsid w:val="00A02CE2"/>
    <w:rsid w:val="00A03EE1"/>
    <w:rsid w:val="00A124F2"/>
    <w:rsid w:val="00A21438"/>
    <w:rsid w:val="00A223DC"/>
    <w:rsid w:val="00A3214A"/>
    <w:rsid w:val="00A4431C"/>
    <w:rsid w:val="00A4510C"/>
    <w:rsid w:val="00A46E72"/>
    <w:rsid w:val="00A5311C"/>
    <w:rsid w:val="00A602A2"/>
    <w:rsid w:val="00A67FEA"/>
    <w:rsid w:val="00A70CD8"/>
    <w:rsid w:val="00A73081"/>
    <w:rsid w:val="00A7431A"/>
    <w:rsid w:val="00A755AE"/>
    <w:rsid w:val="00A77B88"/>
    <w:rsid w:val="00A875B5"/>
    <w:rsid w:val="00A87A5E"/>
    <w:rsid w:val="00A914E7"/>
    <w:rsid w:val="00A9290D"/>
    <w:rsid w:val="00A92F88"/>
    <w:rsid w:val="00AA06AD"/>
    <w:rsid w:val="00AA3C12"/>
    <w:rsid w:val="00AA4316"/>
    <w:rsid w:val="00AA786A"/>
    <w:rsid w:val="00AB033F"/>
    <w:rsid w:val="00AB3637"/>
    <w:rsid w:val="00AB5DE6"/>
    <w:rsid w:val="00AB77FC"/>
    <w:rsid w:val="00AB7D0A"/>
    <w:rsid w:val="00AC6C73"/>
    <w:rsid w:val="00AC78A3"/>
    <w:rsid w:val="00AD35D9"/>
    <w:rsid w:val="00AD380D"/>
    <w:rsid w:val="00AD45E4"/>
    <w:rsid w:val="00AD67F7"/>
    <w:rsid w:val="00AE53A6"/>
    <w:rsid w:val="00AE5C50"/>
    <w:rsid w:val="00AE63F4"/>
    <w:rsid w:val="00AE73B4"/>
    <w:rsid w:val="00AE7581"/>
    <w:rsid w:val="00AF2755"/>
    <w:rsid w:val="00AF579D"/>
    <w:rsid w:val="00AF773B"/>
    <w:rsid w:val="00B044FC"/>
    <w:rsid w:val="00B04A0B"/>
    <w:rsid w:val="00B0736F"/>
    <w:rsid w:val="00B17102"/>
    <w:rsid w:val="00B224E1"/>
    <w:rsid w:val="00B24EBA"/>
    <w:rsid w:val="00B27F0B"/>
    <w:rsid w:val="00B30C00"/>
    <w:rsid w:val="00B32393"/>
    <w:rsid w:val="00B32C50"/>
    <w:rsid w:val="00B378BE"/>
    <w:rsid w:val="00B4323C"/>
    <w:rsid w:val="00B468BF"/>
    <w:rsid w:val="00B53739"/>
    <w:rsid w:val="00B5385A"/>
    <w:rsid w:val="00B54B47"/>
    <w:rsid w:val="00B562B5"/>
    <w:rsid w:val="00B62DB4"/>
    <w:rsid w:val="00B66B24"/>
    <w:rsid w:val="00B6748E"/>
    <w:rsid w:val="00B765E7"/>
    <w:rsid w:val="00B80212"/>
    <w:rsid w:val="00B84A66"/>
    <w:rsid w:val="00B86DB9"/>
    <w:rsid w:val="00BA6A4C"/>
    <w:rsid w:val="00BC0822"/>
    <w:rsid w:val="00BC2AAB"/>
    <w:rsid w:val="00BC7D3B"/>
    <w:rsid w:val="00BD02F5"/>
    <w:rsid w:val="00BD0952"/>
    <w:rsid w:val="00BD0F11"/>
    <w:rsid w:val="00BD6C9F"/>
    <w:rsid w:val="00BE120E"/>
    <w:rsid w:val="00BE2E45"/>
    <w:rsid w:val="00BE5701"/>
    <w:rsid w:val="00BF13CD"/>
    <w:rsid w:val="00BF5855"/>
    <w:rsid w:val="00BF60EF"/>
    <w:rsid w:val="00C02BA7"/>
    <w:rsid w:val="00C13D15"/>
    <w:rsid w:val="00C15E10"/>
    <w:rsid w:val="00C31D15"/>
    <w:rsid w:val="00C358F8"/>
    <w:rsid w:val="00C41371"/>
    <w:rsid w:val="00C4184F"/>
    <w:rsid w:val="00C418A4"/>
    <w:rsid w:val="00C45003"/>
    <w:rsid w:val="00C47BA5"/>
    <w:rsid w:val="00C520F5"/>
    <w:rsid w:val="00C53CDC"/>
    <w:rsid w:val="00C577C9"/>
    <w:rsid w:val="00C66A51"/>
    <w:rsid w:val="00C72743"/>
    <w:rsid w:val="00C72CCA"/>
    <w:rsid w:val="00C764A3"/>
    <w:rsid w:val="00C843D3"/>
    <w:rsid w:val="00C85C38"/>
    <w:rsid w:val="00C87B2A"/>
    <w:rsid w:val="00C9247E"/>
    <w:rsid w:val="00C949EB"/>
    <w:rsid w:val="00C96E1E"/>
    <w:rsid w:val="00CA4EBE"/>
    <w:rsid w:val="00CA5B6F"/>
    <w:rsid w:val="00CB2C96"/>
    <w:rsid w:val="00CC1247"/>
    <w:rsid w:val="00CC14EF"/>
    <w:rsid w:val="00CC233C"/>
    <w:rsid w:val="00CC5636"/>
    <w:rsid w:val="00CC601C"/>
    <w:rsid w:val="00CD16E7"/>
    <w:rsid w:val="00CD3647"/>
    <w:rsid w:val="00CE3BAB"/>
    <w:rsid w:val="00CE661E"/>
    <w:rsid w:val="00CF1E12"/>
    <w:rsid w:val="00CF447D"/>
    <w:rsid w:val="00CF6DB7"/>
    <w:rsid w:val="00D004B8"/>
    <w:rsid w:val="00D00841"/>
    <w:rsid w:val="00D00CB0"/>
    <w:rsid w:val="00D14890"/>
    <w:rsid w:val="00D14CAD"/>
    <w:rsid w:val="00D17B2E"/>
    <w:rsid w:val="00D20D3B"/>
    <w:rsid w:val="00D26C7E"/>
    <w:rsid w:val="00D32208"/>
    <w:rsid w:val="00D35831"/>
    <w:rsid w:val="00D37B88"/>
    <w:rsid w:val="00D44D58"/>
    <w:rsid w:val="00D457AC"/>
    <w:rsid w:val="00D60C58"/>
    <w:rsid w:val="00D61E97"/>
    <w:rsid w:val="00D67A7F"/>
    <w:rsid w:val="00D75DBE"/>
    <w:rsid w:val="00D829B8"/>
    <w:rsid w:val="00D87547"/>
    <w:rsid w:val="00D87CC6"/>
    <w:rsid w:val="00D92047"/>
    <w:rsid w:val="00D95A3F"/>
    <w:rsid w:val="00DA324C"/>
    <w:rsid w:val="00DA3C57"/>
    <w:rsid w:val="00DA5387"/>
    <w:rsid w:val="00DA6F1B"/>
    <w:rsid w:val="00DC43EF"/>
    <w:rsid w:val="00DC6F61"/>
    <w:rsid w:val="00DC7E04"/>
    <w:rsid w:val="00DD10FA"/>
    <w:rsid w:val="00DD3F5F"/>
    <w:rsid w:val="00DD4A5B"/>
    <w:rsid w:val="00DE158E"/>
    <w:rsid w:val="00DE278A"/>
    <w:rsid w:val="00DE396D"/>
    <w:rsid w:val="00E01439"/>
    <w:rsid w:val="00E06F6F"/>
    <w:rsid w:val="00E111A0"/>
    <w:rsid w:val="00E119E5"/>
    <w:rsid w:val="00E1409A"/>
    <w:rsid w:val="00E20FC3"/>
    <w:rsid w:val="00E21B34"/>
    <w:rsid w:val="00E22607"/>
    <w:rsid w:val="00E22C6E"/>
    <w:rsid w:val="00E23464"/>
    <w:rsid w:val="00E24CC5"/>
    <w:rsid w:val="00E269F2"/>
    <w:rsid w:val="00E27401"/>
    <w:rsid w:val="00E36F97"/>
    <w:rsid w:val="00E370CF"/>
    <w:rsid w:val="00E37E43"/>
    <w:rsid w:val="00E40DC0"/>
    <w:rsid w:val="00E4576B"/>
    <w:rsid w:val="00E46C42"/>
    <w:rsid w:val="00E51553"/>
    <w:rsid w:val="00E54051"/>
    <w:rsid w:val="00E542C2"/>
    <w:rsid w:val="00E609AF"/>
    <w:rsid w:val="00E641D5"/>
    <w:rsid w:val="00E64C1C"/>
    <w:rsid w:val="00E67602"/>
    <w:rsid w:val="00E7080F"/>
    <w:rsid w:val="00E71475"/>
    <w:rsid w:val="00E72106"/>
    <w:rsid w:val="00E739CA"/>
    <w:rsid w:val="00E741BF"/>
    <w:rsid w:val="00E77345"/>
    <w:rsid w:val="00E77DF7"/>
    <w:rsid w:val="00E8249D"/>
    <w:rsid w:val="00E85542"/>
    <w:rsid w:val="00E901F8"/>
    <w:rsid w:val="00E917CA"/>
    <w:rsid w:val="00E92CC3"/>
    <w:rsid w:val="00E94110"/>
    <w:rsid w:val="00E9589F"/>
    <w:rsid w:val="00EA063A"/>
    <w:rsid w:val="00EA3D3F"/>
    <w:rsid w:val="00EC0504"/>
    <w:rsid w:val="00EC0ED5"/>
    <w:rsid w:val="00EC15B8"/>
    <w:rsid w:val="00EC507B"/>
    <w:rsid w:val="00EC746E"/>
    <w:rsid w:val="00ED0B1E"/>
    <w:rsid w:val="00ED217A"/>
    <w:rsid w:val="00ED392E"/>
    <w:rsid w:val="00EE06B6"/>
    <w:rsid w:val="00EE08AB"/>
    <w:rsid w:val="00EE23B7"/>
    <w:rsid w:val="00EF0270"/>
    <w:rsid w:val="00EF11A8"/>
    <w:rsid w:val="00EF18B0"/>
    <w:rsid w:val="00EF2F87"/>
    <w:rsid w:val="00EF7E1D"/>
    <w:rsid w:val="00F00664"/>
    <w:rsid w:val="00F011FE"/>
    <w:rsid w:val="00F01B52"/>
    <w:rsid w:val="00F01E0E"/>
    <w:rsid w:val="00F15AE9"/>
    <w:rsid w:val="00F1786D"/>
    <w:rsid w:val="00F238B9"/>
    <w:rsid w:val="00F319DF"/>
    <w:rsid w:val="00F35582"/>
    <w:rsid w:val="00F35B92"/>
    <w:rsid w:val="00F4004C"/>
    <w:rsid w:val="00F44F75"/>
    <w:rsid w:val="00F47AC8"/>
    <w:rsid w:val="00F518F7"/>
    <w:rsid w:val="00F52DE1"/>
    <w:rsid w:val="00F549B2"/>
    <w:rsid w:val="00F60AD5"/>
    <w:rsid w:val="00F632F2"/>
    <w:rsid w:val="00F701CD"/>
    <w:rsid w:val="00F717E1"/>
    <w:rsid w:val="00F72403"/>
    <w:rsid w:val="00F80355"/>
    <w:rsid w:val="00F876A4"/>
    <w:rsid w:val="00F91F7D"/>
    <w:rsid w:val="00F9371F"/>
    <w:rsid w:val="00F96B1F"/>
    <w:rsid w:val="00FA1E5F"/>
    <w:rsid w:val="00FA6868"/>
    <w:rsid w:val="00FA69C4"/>
    <w:rsid w:val="00FB17B5"/>
    <w:rsid w:val="00FC0C7B"/>
    <w:rsid w:val="00FC167B"/>
    <w:rsid w:val="00FC2F1C"/>
    <w:rsid w:val="00FC7B60"/>
    <w:rsid w:val="00FD1E09"/>
    <w:rsid w:val="00FD2C54"/>
    <w:rsid w:val="00FD71F3"/>
    <w:rsid w:val="00FE0ECB"/>
    <w:rsid w:val="00FF1CC7"/>
    <w:rsid w:val="00FF76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3EF4C4A"/>
  <w15:chartTrackingRefBased/>
  <w15:docId w15:val="{E359E97B-5859-4B80-9A39-53289C9A5C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E56BB"/>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E56B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E56BB"/>
    <w:rPr>
      <w:rFonts w:ascii="Segoe UI" w:hAnsi="Segoe UI" w:cs="Segoe UI"/>
      <w:sz w:val="18"/>
      <w:szCs w:val="18"/>
    </w:rPr>
  </w:style>
  <w:style w:type="character" w:styleId="CommentReference">
    <w:name w:val="annotation reference"/>
    <w:basedOn w:val="DefaultParagraphFont"/>
    <w:uiPriority w:val="99"/>
    <w:semiHidden/>
    <w:unhideWhenUsed/>
    <w:rsid w:val="008E56BB"/>
    <w:rPr>
      <w:sz w:val="16"/>
      <w:szCs w:val="16"/>
    </w:rPr>
  </w:style>
  <w:style w:type="paragraph" w:styleId="CommentText">
    <w:name w:val="annotation text"/>
    <w:basedOn w:val="Normal"/>
    <w:link w:val="CommentTextChar"/>
    <w:uiPriority w:val="99"/>
    <w:semiHidden/>
    <w:unhideWhenUsed/>
    <w:rsid w:val="008E56BB"/>
    <w:pPr>
      <w:spacing w:line="240" w:lineRule="auto"/>
    </w:pPr>
    <w:rPr>
      <w:sz w:val="20"/>
      <w:szCs w:val="20"/>
    </w:rPr>
  </w:style>
  <w:style w:type="character" w:customStyle="1" w:styleId="CommentTextChar">
    <w:name w:val="Comment Text Char"/>
    <w:basedOn w:val="DefaultParagraphFont"/>
    <w:link w:val="CommentText"/>
    <w:uiPriority w:val="99"/>
    <w:semiHidden/>
    <w:rsid w:val="008E56BB"/>
    <w:rPr>
      <w:sz w:val="20"/>
      <w:szCs w:val="20"/>
    </w:rPr>
  </w:style>
  <w:style w:type="paragraph" w:styleId="ListParagraph">
    <w:name w:val="List Paragraph"/>
    <w:basedOn w:val="Normal"/>
    <w:uiPriority w:val="34"/>
    <w:qFormat/>
    <w:rsid w:val="008E56BB"/>
    <w:pPr>
      <w:ind w:left="720"/>
      <w:contextualSpacing/>
    </w:pPr>
  </w:style>
  <w:style w:type="table" w:styleId="TableGrid">
    <w:name w:val="Table Grid"/>
    <w:basedOn w:val="TableNormal"/>
    <w:uiPriority w:val="59"/>
    <w:rsid w:val="008E56B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74489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4489C"/>
    <w:rPr>
      <w:sz w:val="20"/>
      <w:szCs w:val="20"/>
    </w:rPr>
  </w:style>
  <w:style w:type="character" w:styleId="FootnoteReference">
    <w:name w:val="footnote reference"/>
    <w:basedOn w:val="DefaultParagraphFont"/>
    <w:uiPriority w:val="99"/>
    <w:semiHidden/>
    <w:unhideWhenUsed/>
    <w:rsid w:val="0074489C"/>
    <w:rPr>
      <w:vertAlign w:val="superscript"/>
    </w:rPr>
  </w:style>
  <w:style w:type="character" w:styleId="Hyperlink">
    <w:name w:val="Hyperlink"/>
    <w:basedOn w:val="DefaultParagraphFont"/>
    <w:uiPriority w:val="99"/>
    <w:unhideWhenUsed/>
    <w:rsid w:val="0074489C"/>
    <w:rPr>
      <w:color w:val="0563C1" w:themeColor="hyperlink"/>
      <w:u w:val="single"/>
    </w:rPr>
  </w:style>
  <w:style w:type="character" w:styleId="FollowedHyperlink">
    <w:name w:val="FollowedHyperlink"/>
    <w:basedOn w:val="DefaultParagraphFont"/>
    <w:uiPriority w:val="99"/>
    <w:semiHidden/>
    <w:unhideWhenUsed/>
    <w:rsid w:val="0074489C"/>
    <w:rPr>
      <w:color w:val="954F72" w:themeColor="followedHyperlink"/>
      <w:u w:val="single"/>
    </w:rPr>
  </w:style>
  <w:style w:type="paragraph" w:styleId="CommentSubject">
    <w:name w:val="annotation subject"/>
    <w:basedOn w:val="CommentText"/>
    <w:next w:val="CommentText"/>
    <w:link w:val="CommentSubjectChar"/>
    <w:uiPriority w:val="99"/>
    <w:semiHidden/>
    <w:unhideWhenUsed/>
    <w:rsid w:val="006E3331"/>
    <w:rPr>
      <w:b/>
      <w:bCs/>
    </w:rPr>
  </w:style>
  <w:style w:type="character" w:customStyle="1" w:styleId="CommentSubjectChar">
    <w:name w:val="Comment Subject Char"/>
    <w:basedOn w:val="CommentTextChar"/>
    <w:link w:val="CommentSubject"/>
    <w:uiPriority w:val="99"/>
    <w:semiHidden/>
    <w:rsid w:val="006E3331"/>
    <w:rPr>
      <w:b/>
      <w:bCs/>
      <w:sz w:val="20"/>
      <w:szCs w:val="20"/>
    </w:rPr>
  </w:style>
  <w:style w:type="paragraph" w:styleId="Header">
    <w:name w:val="header"/>
    <w:basedOn w:val="Normal"/>
    <w:link w:val="HeaderChar"/>
    <w:uiPriority w:val="99"/>
    <w:unhideWhenUsed/>
    <w:rsid w:val="00BF13CD"/>
    <w:pPr>
      <w:tabs>
        <w:tab w:val="center" w:pos="4680"/>
        <w:tab w:val="right" w:pos="9360"/>
      </w:tabs>
      <w:spacing w:after="0" w:line="240" w:lineRule="auto"/>
    </w:pPr>
  </w:style>
  <w:style w:type="character" w:customStyle="1" w:styleId="HeaderChar">
    <w:name w:val="Header Char"/>
    <w:basedOn w:val="DefaultParagraphFont"/>
    <w:link w:val="Header"/>
    <w:uiPriority w:val="99"/>
    <w:rsid w:val="00BF13CD"/>
  </w:style>
  <w:style w:type="paragraph" w:styleId="Footer">
    <w:name w:val="footer"/>
    <w:basedOn w:val="Normal"/>
    <w:link w:val="FooterChar"/>
    <w:uiPriority w:val="99"/>
    <w:unhideWhenUsed/>
    <w:rsid w:val="00BF13CD"/>
    <w:pPr>
      <w:tabs>
        <w:tab w:val="center" w:pos="4680"/>
        <w:tab w:val="right" w:pos="9360"/>
      </w:tabs>
      <w:spacing w:after="0" w:line="240" w:lineRule="auto"/>
    </w:pPr>
  </w:style>
  <w:style w:type="character" w:customStyle="1" w:styleId="FooterChar">
    <w:name w:val="Footer Char"/>
    <w:basedOn w:val="DefaultParagraphFont"/>
    <w:link w:val="Footer"/>
    <w:uiPriority w:val="99"/>
    <w:rsid w:val="00BF13C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5550520">
      <w:bodyDiv w:val="1"/>
      <w:marLeft w:val="0"/>
      <w:marRight w:val="0"/>
      <w:marTop w:val="0"/>
      <w:marBottom w:val="0"/>
      <w:divBdr>
        <w:top w:val="none" w:sz="0" w:space="0" w:color="auto"/>
        <w:left w:val="none" w:sz="0" w:space="0" w:color="auto"/>
        <w:bottom w:val="none" w:sz="0" w:space="0" w:color="auto"/>
        <w:right w:val="none" w:sz="0" w:space="0" w:color="auto"/>
      </w:divBdr>
    </w:div>
    <w:div w:id="755058157">
      <w:bodyDiv w:val="1"/>
      <w:marLeft w:val="0"/>
      <w:marRight w:val="0"/>
      <w:marTop w:val="0"/>
      <w:marBottom w:val="0"/>
      <w:divBdr>
        <w:top w:val="none" w:sz="0" w:space="0" w:color="auto"/>
        <w:left w:val="none" w:sz="0" w:space="0" w:color="auto"/>
        <w:bottom w:val="none" w:sz="0" w:space="0" w:color="auto"/>
        <w:right w:val="none" w:sz="0" w:space="0" w:color="auto"/>
      </w:divBdr>
    </w:div>
    <w:div w:id="1081489708">
      <w:bodyDiv w:val="1"/>
      <w:marLeft w:val="0"/>
      <w:marRight w:val="0"/>
      <w:marTop w:val="0"/>
      <w:marBottom w:val="0"/>
      <w:divBdr>
        <w:top w:val="none" w:sz="0" w:space="0" w:color="auto"/>
        <w:left w:val="none" w:sz="0" w:space="0" w:color="auto"/>
        <w:bottom w:val="none" w:sz="0" w:space="0" w:color="auto"/>
        <w:right w:val="none" w:sz="0" w:space="0" w:color="auto"/>
      </w:divBdr>
    </w:div>
    <w:div w:id="17084806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eader" Target="header3.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_rels/footnotes.xml.rels><?xml version="1.0" encoding="UTF-8" standalone="yes"?>
<Relationships xmlns="http://schemas.openxmlformats.org/package/2006/relationships"><Relationship Id="rId1" Type="http://schemas.openxmlformats.org/officeDocument/2006/relationships/hyperlink" Target="http://www.ncartcoalition.org/uploads/userfiles/files/glossary-of-wheelchair-terms.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02FE16C3C6C98D40A2222BC017496F68" ma:contentTypeVersion="10" ma:contentTypeDescription="Create a new document." ma:contentTypeScope="" ma:versionID="73be9474f671e5ef612c3e0ecc79b508">
  <xsd:schema xmlns:xsd="http://www.w3.org/2001/XMLSchema" xmlns:xs="http://www.w3.org/2001/XMLSchema" xmlns:p="http://schemas.microsoft.com/office/2006/metadata/properties" xmlns:ns3="1311ae9d-847d-4e94-88b2-a56c7d68253b" targetNamespace="http://schemas.microsoft.com/office/2006/metadata/properties" ma:root="true" ma:fieldsID="05c9a4457ad93490d9f284e646f7898a" ns3:_="">
    <xsd:import namespace="1311ae9d-847d-4e94-88b2-a56c7d68253b"/>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311ae9d-847d-4e94-88b2-a56c7d68253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Location" ma:index="13" nillable="true" ma:displayName="Location"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BA3BD9-F474-4CA1-AF4C-E5E53C3B1E45}">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CA539DCC-5551-481D-9EC9-1F258B7C410C}">
  <ds:schemaRefs>
    <ds:schemaRef ds:uri="http://schemas.microsoft.com/sharepoint/v3/contenttype/forms"/>
  </ds:schemaRefs>
</ds:datastoreItem>
</file>

<file path=customXml/itemProps3.xml><?xml version="1.0" encoding="utf-8"?>
<ds:datastoreItem xmlns:ds="http://schemas.openxmlformats.org/officeDocument/2006/customXml" ds:itemID="{A95D7552-CA1B-46EA-A1F9-90C0E1024A2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311ae9d-847d-4e94-88b2-a56c7d68253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3DCD01E-53BF-419B-9874-53F5630FD4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4</Pages>
  <Words>2725</Words>
  <Characters>15533</Characters>
  <Application>Microsoft Office Word</Application>
  <DocSecurity>0</DocSecurity>
  <Lines>129</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Cohen</dc:creator>
  <cp:keywords/>
  <dc:description/>
  <cp:lastModifiedBy>Laura Cohen</cp:lastModifiedBy>
  <cp:revision>10</cp:revision>
  <dcterms:created xsi:type="dcterms:W3CDTF">2020-06-25T20:31:00Z</dcterms:created>
  <dcterms:modified xsi:type="dcterms:W3CDTF">2020-06-25T2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2FE16C3C6C98D40A2222BC017496F68</vt:lpwstr>
  </property>
</Properties>
</file>